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034036" w14:textId="2FA1ABC0" w:rsidR="00E11F7F" w:rsidRPr="006370ED" w:rsidRDefault="00E11F7F" w:rsidP="00EB7576">
      <w:pPr>
        <w:pStyle w:val="Titel"/>
        <w:jc w:val="both"/>
        <w:rPr>
          <w:lang w:val="en-US"/>
        </w:rPr>
      </w:pPr>
      <w:r w:rsidRPr="006370ED">
        <w:rPr>
          <w:lang w:val="en-US"/>
        </w:rPr>
        <w:t>Polymer-Elasticity</w:t>
      </w:r>
      <w:r w:rsidR="000D2327">
        <w:rPr>
          <w:lang w:val="en-US"/>
        </w:rPr>
        <w:t xml:space="preserve"> v2.2.0</w:t>
      </w:r>
    </w:p>
    <w:p w14:paraId="69CDF7AE" w14:textId="6B4E363D" w:rsidR="00274540" w:rsidRPr="006370ED" w:rsidRDefault="007B338A" w:rsidP="003534C7">
      <w:pPr>
        <w:pStyle w:val="berschrift1"/>
        <w:jc w:val="both"/>
        <w:rPr>
          <w:lang w:val="en-US"/>
        </w:rPr>
      </w:pPr>
      <w:bookmarkStart w:id="0" w:name="_Toc12278124"/>
      <w:r w:rsidRPr="006370ED">
        <w:rPr>
          <w:lang w:val="en-US"/>
        </w:rPr>
        <w:t>General</w:t>
      </w:r>
      <w:r w:rsidR="00274540" w:rsidRPr="006370ED">
        <w:rPr>
          <w:lang w:val="en-US"/>
        </w:rPr>
        <w:t xml:space="preserve"> </w:t>
      </w:r>
      <w:r w:rsidRPr="006370ED">
        <w:rPr>
          <w:lang w:val="en-US"/>
        </w:rPr>
        <w:t>Information</w:t>
      </w:r>
    </w:p>
    <w:p w14:paraId="1DA3C340" w14:textId="0A72F132" w:rsidR="00274540" w:rsidRPr="006370ED" w:rsidRDefault="007B338A" w:rsidP="00274540">
      <w:pPr>
        <w:rPr>
          <w:lang w:val="en-US"/>
        </w:rPr>
      </w:pPr>
      <w:r w:rsidRPr="006370ED">
        <w:rPr>
          <w:lang w:val="en-US"/>
        </w:rPr>
        <w:t>The polymer-elasticity script can be used to fit the model of the extended, freely jointed chain to results of force-clamp experiments (and only this functionality has been designed for this script). The model is as follows</w:t>
      </w:r>
      <w:r w:rsidR="0095213E" w:rsidRPr="006370ED">
        <w:rPr>
          <w:lang w:val="en-US"/>
        </w:rPr>
        <w:t xml:space="preserve"> </w:t>
      </w:r>
      <w:sdt>
        <w:sdtPr>
          <w:rPr>
            <w:lang w:val="en-US"/>
          </w:rPr>
          <w:alias w:val="Don't edit this field"/>
          <w:tag w:val="CitaviPlaceholder#7fcbedd9-3f67-40bd-b645-d53b58987e31"/>
          <w:id w:val="1876884651"/>
          <w:placeholder>
            <w:docPart w:val="DefaultPlaceholder_-1854013440"/>
          </w:placeholder>
        </w:sdtPr>
        <w:sdtEndPr/>
        <w:sdtContent>
          <w:r w:rsidR="0095213E" w:rsidRPr="006370ED">
            <w:rPr>
              <w:lang w:val="en-US"/>
            </w:rPr>
            <w:fldChar w:fldCharType="begin"/>
          </w:r>
          <w:r w:rsidR="006E5920" w:rsidRPr="006370ED">
            <w:rPr>
              <w:lang w:val="en-US"/>
            </w:rPr>
            <w:instrText>ADDIN CitaviPlaceholder{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}</w:instrText>
          </w:r>
          <w:r w:rsidR="0095213E" w:rsidRPr="006370ED">
            <w:rPr>
              <w:lang w:val="en-US"/>
            </w:rPr>
            <w:fldChar w:fldCharType="separate"/>
          </w:r>
          <w:r w:rsidR="0095213E" w:rsidRPr="006370ED">
            <w:rPr>
              <w:lang w:val="en-US"/>
            </w:rPr>
            <w:t>[1, 2]</w:t>
          </w:r>
          <w:r w:rsidR="0095213E" w:rsidRPr="006370ED">
            <w:rPr>
              <w:lang w:val="en-US"/>
            </w:rPr>
            <w:fldChar w:fldCharType="end"/>
          </w:r>
        </w:sdtContent>
      </w:sdt>
      <w:r w:rsidR="0095213E" w:rsidRPr="006370ED">
        <w:rPr>
          <w:lang w:val="en-US"/>
        </w:rPr>
        <w:t>:</w:t>
      </w:r>
    </w:p>
    <w:p w14:paraId="2E863D73" w14:textId="77777777" w:rsidR="009D7C21" w:rsidRPr="006370ED" w:rsidRDefault="00792131" w:rsidP="00792131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Ex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F</m:t>
              </m:r>
            </m:e>
          </m:d>
          <m:r>
            <w:rPr>
              <w:rFonts w:ascii="Cambria Math" w:hAnsi="Cambria Math"/>
              <w:lang w:val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L</m:t>
              </m:r>
            </m:e>
            <m:sub>
              <m:r>
                <w:rPr>
                  <w:rFonts w:ascii="Cambria Math" w:hAnsi="Cambria Math"/>
                  <w:lang w:val="en-US"/>
                </w:rPr>
                <m:t>C</m:t>
              </m:r>
            </m:sub>
          </m:sSub>
          <m:r>
            <w:rPr>
              <w:rFonts w:ascii="Cambria Math" w:hAnsi="Cambria Math"/>
              <w:lang w:val="en-US"/>
            </w:rPr>
            <m:t>⋅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th</m:t>
                  </m: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F⋅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B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⋅T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/>
                  <w:lang w:val="en-US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⋅T</m:t>
                  </m:r>
                </m:num>
                <m:den>
                  <m:r>
                    <w:rPr>
                      <w:rFonts w:ascii="Cambria Math" w:hAnsi="Cambria Math"/>
                      <w:lang w:val="en-US"/>
                    </w:rPr>
                    <m:t>F⋅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  <w:lang w:val="en-US"/>
            </w:rPr>
            <m:t>⋅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1+</m:t>
              </m:r>
              <m:f>
                <m:f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lang w:val="en-US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⋅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sub>
                  </m:sSub>
                </m:den>
              </m:f>
            </m:e>
          </m:d>
        </m:oMath>
      </m:oMathPara>
    </w:p>
    <w:p w14:paraId="6EF03E64" w14:textId="47177C99" w:rsidR="0095213E" w:rsidRPr="006370ED" w:rsidRDefault="007B338A" w:rsidP="00792131">
      <w:pPr>
        <w:rPr>
          <w:lang w:val="en-US"/>
        </w:rPr>
      </w:pPr>
      <w:r w:rsidRPr="006370ED">
        <w:rPr>
          <w:lang w:val="en-US"/>
        </w:rPr>
        <w:t>Where</w:t>
      </w:r>
      <w:r w:rsidR="00C73316" w:rsidRPr="006370ED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Ex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F</m:t>
            </m:r>
          </m:e>
        </m:d>
      </m:oMath>
      <w:r w:rsidR="00C73316" w:rsidRPr="006370ED">
        <w:rPr>
          <w:lang w:val="en-US"/>
        </w:rPr>
        <w:t xml:space="preserve"> </w:t>
      </w:r>
      <w:r w:rsidRPr="006370ED">
        <w:rPr>
          <w:lang w:val="en-US"/>
        </w:rPr>
        <w:t xml:space="preserve">represent the force-dependent expansion of the measured molecule and </w:t>
      </w:r>
      <m:oMath>
        <m:r>
          <w:rPr>
            <w:rFonts w:ascii="Cambria Math" w:hAnsi="Cambria Math"/>
            <w:lang w:val="en-US"/>
          </w:rPr>
          <m:t>F</m:t>
        </m:r>
      </m:oMath>
      <w:r w:rsidRPr="006370ED">
        <w:rPr>
          <w:lang w:val="en-US"/>
        </w:rPr>
        <w:t xml:space="preserve"> represent the force applied in z-direction to the molecule. The free parameters of the model are</w:t>
      </w:r>
    </w:p>
    <w:p w14:paraId="11966576" w14:textId="10AB1006" w:rsidR="00C73316" w:rsidRPr="006370ED" w:rsidRDefault="002C37C7" w:rsidP="00C73316">
      <w:pPr>
        <w:pStyle w:val="Listenabsatz"/>
        <w:numPr>
          <w:ilvl w:val="0"/>
          <w:numId w:val="5"/>
        </w:num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S</m:t>
            </m:r>
          </m:sub>
        </m:sSub>
      </m:oMath>
      <w:r w:rsidR="00C73316" w:rsidRPr="006370ED">
        <w:rPr>
          <w:lang w:val="en-US"/>
        </w:rPr>
        <w:t xml:space="preserve">: </w:t>
      </w:r>
      <w:r w:rsidR="007B338A" w:rsidRPr="006370ED">
        <w:rPr>
          <w:lang w:val="en-US"/>
        </w:rPr>
        <w:t>Segment-Elasticity in</w:t>
      </w:r>
      <w:r w:rsidR="00C73316" w:rsidRPr="006370ED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N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m</m:t>
            </m:r>
          </m:e>
          <m:sup>
            <m:r>
              <w:rPr>
                <w:rFonts w:ascii="Cambria Math" w:hAnsi="Cambria Math"/>
                <w:lang w:val="en-US"/>
              </w:rPr>
              <m:t>-1</m:t>
            </m:r>
          </m:sup>
        </m:sSup>
      </m:oMath>
    </w:p>
    <w:p w14:paraId="51BF1F55" w14:textId="2AA79389" w:rsidR="00C73316" w:rsidRPr="006370ED" w:rsidRDefault="002C37C7" w:rsidP="00C73316">
      <w:pPr>
        <w:pStyle w:val="Listenabsatz"/>
        <w:numPr>
          <w:ilvl w:val="0"/>
          <w:numId w:val="5"/>
        </w:num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L</m:t>
            </m:r>
          </m:e>
          <m:sub>
            <m:r>
              <w:rPr>
                <w:rFonts w:ascii="Cambria Math" w:hAnsi="Cambria Math"/>
                <w:lang w:val="en-US"/>
              </w:rPr>
              <m:t>C</m:t>
            </m:r>
          </m:sub>
        </m:sSub>
      </m:oMath>
      <w:r w:rsidR="00C73316" w:rsidRPr="006370ED">
        <w:rPr>
          <w:lang w:val="en-US"/>
        </w:rPr>
        <w:t xml:space="preserve">: </w:t>
      </w:r>
      <w:r w:rsidR="007B338A" w:rsidRPr="006370ED">
        <w:rPr>
          <w:lang w:val="en-US"/>
        </w:rPr>
        <w:t xml:space="preserve">Contour-Length in </w:t>
      </w:r>
      <m:oMath>
        <m:r>
          <w:rPr>
            <w:rFonts w:ascii="Cambria Math" w:hAnsi="Cambria Math"/>
            <w:lang w:val="en-US"/>
          </w:rPr>
          <m:t>m</m:t>
        </m:r>
      </m:oMath>
    </w:p>
    <w:p w14:paraId="2C21D3F3" w14:textId="12EABD4F" w:rsidR="00C73316" w:rsidRPr="006370ED" w:rsidRDefault="002C37C7" w:rsidP="00C73316">
      <w:pPr>
        <w:pStyle w:val="Listenabsatz"/>
        <w:numPr>
          <w:ilvl w:val="0"/>
          <w:numId w:val="5"/>
        </w:num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l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</m:sSub>
      </m:oMath>
      <w:r w:rsidR="00C73316" w:rsidRPr="006370ED">
        <w:rPr>
          <w:lang w:val="en-US"/>
        </w:rPr>
        <w:t xml:space="preserve">: </w:t>
      </w:r>
      <w:r w:rsidR="007B338A" w:rsidRPr="006370ED">
        <w:rPr>
          <w:lang w:val="en-US"/>
        </w:rPr>
        <w:t>Kuhn-Length</w:t>
      </w:r>
      <w:r w:rsidR="00C73316" w:rsidRPr="006370ED">
        <w:rPr>
          <w:lang w:val="en-US"/>
        </w:rPr>
        <w:t xml:space="preserve"> (</w:t>
      </w:r>
      <w:r w:rsidR="007B338A" w:rsidRPr="006370ED">
        <w:rPr>
          <w:lang w:val="en-US"/>
        </w:rPr>
        <w:t>Monomer-Length</w:t>
      </w:r>
      <w:r w:rsidR="00C73316" w:rsidRPr="006370ED">
        <w:rPr>
          <w:lang w:val="en-US"/>
        </w:rPr>
        <w:t xml:space="preserve">) </w:t>
      </w:r>
      <w:r w:rsidR="007B338A" w:rsidRPr="006370ED">
        <w:rPr>
          <w:lang w:val="en-US"/>
        </w:rPr>
        <w:t>in</w:t>
      </w:r>
      <w:r w:rsidR="00C73316" w:rsidRPr="006370ED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m</m:t>
        </m:r>
      </m:oMath>
    </w:p>
    <w:p w14:paraId="0D8511BB" w14:textId="6C9382A7" w:rsidR="00FA257F" w:rsidRPr="006370ED" w:rsidRDefault="007B338A" w:rsidP="00C73316">
      <w:pPr>
        <w:rPr>
          <w:lang w:val="en-US"/>
        </w:rPr>
      </w:pPr>
      <w:r w:rsidRPr="006370ED">
        <w:rPr>
          <w:lang w:val="en-US"/>
        </w:rPr>
        <w:t>The constant Parameters are the</w:t>
      </w:r>
      <w:r w:rsidR="00C73316" w:rsidRPr="006370ED">
        <w:rPr>
          <w:lang w:val="en-US"/>
        </w:rPr>
        <w:t xml:space="preserve"> </w:t>
      </w:r>
      <w:r w:rsidRPr="006370ED">
        <w:rPr>
          <w:lang w:val="en-US"/>
        </w:rPr>
        <w:t xml:space="preserve">Boltzmann constan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C73316" w:rsidRPr="006370ED">
        <w:rPr>
          <w:lang w:val="en-US"/>
        </w:rPr>
        <w:t xml:space="preserve"> </w:t>
      </w:r>
      <w:r w:rsidR="001E6702" w:rsidRPr="006370ED">
        <w:rPr>
          <w:lang w:val="en-US"/>
        </w:rPr>
        <w:t>as well as the</w:t>
      </w:r>
      <w:r w:rsidR="00C73316" w:rsidRPr="006370ED">
        <w:rPr>
          <w:lang w:val="en-US"/>
        </w:rPr>
        <w:t xml:space="preserve"> absolute Temperatur</w:t>
      </w:r>
      <w:r w:rsidR="001E6702" w:rsidRPr="006370ED">
        <w:rPr>
          <w:lang w:val="en-US"/>
        </w:rPr>
        <w:t>e</w:t>
      </w:r>
      <w:r w:rsidR="00C73316" w:rsidRPr="006370ED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T</m:t>
        </m:r>
      </m:oMath>
      <w:r w:rsidR="00EB7576" w:rsidRPr="006370ED">
        <w:rPr>
          <w:lang w:val="en-US"/>
        </w:rPr>
        <w:t>.</w:t>
      </w:r>
    </w:p>
    <w:p w14:paraId="045657F4" w14:textId="6F2EC334" w:rsidR="00EC7BFE" w:rsidRDefault="00FA257F" w:rsidP="00C73316">
      <w:pPr>
        <w:rPr>
          <w:lang w:val="en-US"/>
        </w:rPr>
      </w:pPr>
      <w:r w:rsidRPr="006370ED">
        <w:rPr>
          <w:lang w:val="en-US"/>
        </w:rPr>
        <w:t xml:space="preserve">This model is fitted to the plotted inverse function (path vs. force) at the data range selected in </w:t>
      </w:r>
      <w:r w:rsidRPr="00944E68">
        <w:rPr>
          <w:i/>
          <w:lang w:val="en-US"/>
        </w:rPr>
        <w:t>polymer_elasticity</w:t>
      </w:r>
      <w:r w:rsidRPr="006370ED">
        <w:rPr>
          <w:lang w:val="en-US"/>
        </w:rPr>
        <w:t>.</w:t>
      </w:r>
    </w:p>
    <w:p w14:paraId="2E638658" w14:textId="6728EFC4" w:rsidR="00DB5B92" w:rsidRDefault="00DB5B92" w:rsidP="00EC7BFE">
      <w:pPr>
        <w:pStyle w:val="berschrift1"/>
        <w:jc w:val="both"/>
        <w:rPr>
          <w:lang w:val="en-US"/>
        </w:rPr>
      </w:pPr>
      <w:r>
        <w:rPr>
          <w:lang w:val="en-US"/>
        </w:rPr>
        <w:t>Changelog</w:t>
      </w:r>
    </w:p>
    <w:p w14:paraId="3FC8BB0E" w14:textId="288822E9" w:rsidR="000D2327" w:rsidRPr="00944E68" w:rsidRDefault="00DB5B92" w:rsidP="00944E68">
      <w:pPr>
        <w:pStyle w:val="Listenabsatz"/>
        <w:numPr>
          <w:ilvl w:val="0"/>
          <w:numId w:val="25"/>
        </w:numPr>
        <w:rPr>
          <w:lang w:val="en-US"/>
        </w:rPr>
      </w:pPr>
      <w:r>
        <w:rPr>
          <w:lang w:val="en-US"/>
        </w:rPr>
        <w:t xml:space="preserve">The Help is now located under the Menu Point </w:t>
      </w:r>
      <w:r>
        <w:rPr>
          <w:lang w:val="en-US"/>
        </w:rPr>
        <w:t>“</w:t>
      </w:r>
      <w:r>
        <w:rPr>
          <w:lang w:val="en-US"/>
        </w:rPr>
        <w:t>Polymer Elasticity</w:t>
      </w:r>
      <w:r>
        <w:rPr>
          <w:lang w:val="en-US"/>
        </w:rPr>
        <w:t>”</w:t>
      </w:r>
      <w:r>
        <w:rPr>
          <w:lang w:val="en-US"/>
        </w:rPr>
        <w:t xml:space="preserve"> as a Browser Version</w:t>
      </w:r>
    </w:p>
    <w:p w14:paraId="5F2CB5EE" w14:textId="3CA8AF8D" w:rsidR="00EC7BFE" w:rsidRPr="006370ED" w:rsidRDefault="00EC7BFE" w:rsidP="00EC7BFE">
      <w:pPr>
        <w:pStyle w:val="berschrift1"/>
        <w:jc w:val="both"/>
        <w:rPr>
          <w:lang w:val="en-US"/>
        </w:rPr>
      </w:pPr>
      <w:r w:rsidRPr="006370ED">
        <w:rPr>
          <w:lang w:val="en-US"/>
        </w:rPr>
        <w:t>System requirements</w:t>
      </w:r>
    </w:p>
    <w:p w14:paraId="514C4826" w14:textId="77777777" w:rsidR="00EC7BFE" w:rsidRPr="006370ED" w:rsidRDefault="00EC7BFE" w:rsidP="00EC7BFE">
      <w:pPr>
        <w:pStyle w:val="berschrift2"/>
        <w:jc w:val="both"/>
        <w:rPr>
          <w:lang w:val="en-US"/>
        </w:rPr>
      </w:pPr>
      <w:bookmarkStart w:id="1" w:name="_Toc12278120"/>
      <w:r w:rsidRPr="006370ED">
        <w:rPr>
          <w:lang w:val="en-US"/>
        </w:rPr>
        <w:t xml:space="preserve">Necessary </w:t>
      </w:r>
      <w:bookmarkEnd w:id="1"/>
      <w:r w:rsidRPr="006370ED">
        <w:rPr>
          <w:lang w:val="en-US"/>
        </w:rPr>
        <w:t>Programs</w:t>
      </w:r>
    </w:p>
    <w:p w14:paraId="7678A7BA" w14:textId="77777777" w:rsidR="00EC7BFE" w:rsidRPr="006370ED" w:rsidRDefault="00EC7BFE" w:rsidP="00EC7BFE">
      <w:pPr>
        <w:pStyle w:val="Listenabsatz"/>
        <w:numPr>
          <w:ilvl w:val="0"/>
          <w:numId w:val="4"/>
        </w:numPr>
        <w:jc w:val="both"/>
        <w:rPr>
          <w:lang w:val="en-US"/>
        </w:rPr>
      </w:pPr>
      <w:r w:rsidRPr="006370ED">
        <w:rPr>
          <w:lang w:val="en-US"/>
        </w:rPr>
        <w:t>Matlab (= 2019a)</w:t>
      </w:r>
    </w:p>
    <w:p w14:paraId="0DC7872E" w14:textId="77777777" w:rsidR="00EC7BFE" w:rsidRPr="006370ED" w:rsidRDefault="00EC7BFE" w:rsidP="00EC7BFE">
      <w:pPr>
        <w:pStyle w:val="Listenabsatz"/>
        <w:numPr>
          <w:ilvl w:val="0"/>
          <w:numId w:val="4"/>
        </w:numPr>
        <w:jc w:val="both"/>
        <w:rPr>
          <w:lang w:val="en-US"/>
        </w:rPr>
      </w:pPr>
      <w:r w:rsidRPr="006370ED">
        <w:rPr>
          <w:lang w:val="en-US"/>
        </w:rPr>
        <w:t>Python (= 3.7)</w:t>
      </w:r>
    </w:p>
    <w:p w14:paraId="3A99A5E2" w14:textId="77777777" w:rsidR="00EC7BFE" w:rsidRPr="006370ED" w:rsidRDefault="00EC7BFE" w:rsidP="00EC7BFE">
      <w:pPr>
        <w:pStyle w:val="berschrift2"/>
        <w:jc w:val="both"/>
        <w:rPr>
          <w:lang w:val="en-US"/>
        </w:rPr>
      </w:pPr>
      <w:bookmarkStart w:id="2" w:name="_Toc12278121"/>
      <w:r w:rsidRPr="006370ED">
        <w:rPr>
          <w:lang w:val="en-US"/>
        </w:rPr>
        <w:t>Necessary Matlab Apps</w:t>
      </w:r>
      <w:bookmarkEnd w:id="2"/>
    </w:p>
    <w:p w14:paraId="337DB574" w14:textId="77777777" w:rsidR="00EC7BFE" w:rsidRPr="006370ED" w:rsidRDefault="00EC7BFE" w:rsidP="00EC7BFE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6370ED">
        <w:rPr>
          <w:lang w:val="en-US"/>
        </w:rPr>
        <w:t>Kraftkurven.mlapp</w:t>
      </w:r>
    </w:p>
    <w:p w14:paraId="78A7019F" w14:textId="77777777" w:rsidR="00EC7BFE" w:rsidRPr="006370ED" w:rsidRDefault="00EC7BFE" w:rsidP="00EC7BFE">
      <w:pPr>
        <w:pStyle w:val="berschrift2"/>
        <w:jc w:val="both"/>
        <w:rPr>
          <w:lang w:val="en-US"/>
        </w:rPr>
      </w:pPr>
      <w:bookmarkStart w:id="3" w:name="_Toc12278122"/>
      <w:r w:rsidRPr="006370ED">
        <w:rPr>
          <w:lang w:val="en-US"/>
        </w:rPr>
        <w:t xml:space="preserve">Necessary Matlab </w:t>
      </w:r>
      <w:bookmarkEnd w:id="3"/>
      <w:r w:rsidRPr="006370ED">
        <w:rPr>
          <w:lang w:val="en-US"/>
        </w:rPr>
        <w:t>Scripts</w:t>
      </w:r>
    </w:p>
    <w:p w14:paraId="39F632D7" w14:textId="77777777" w:rsidR="00EC7BFE" w:rsidRPr="006370ED" w:rsidRDefault="00EC7BFE" w:rsidP="00EC7BFE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6370ED">
        <w:rPr>
          <w:lang w:val="en-US"/>
        </w:rPr>
        <w:t>Polymer_elasticity (&gt;= 2)</w:t>
      </w:r>
    </w:p>
    <w:p w14:paraId="3509222C" w14:textId="77777777" w:rsidR="00EC7BFE" w:rsidRPr="006370ED" w:rsidRDefault="00EC7BFE" w:rsidP="00EC7BFE">
      <w:pPr>
        <w:pStyle w:val="berschrift2"/>
        <w:jc w:val="both"/>
        <w:rPr>
          <w:lang w:val="en-US"/>
        </w:rPr>
      </w:pPr>
      <w:bookmarkStart w:id="4" w:name="_Toc12278123"/>
      <w:r w:rsidRPr="006370ED">
        <w:rPr>
          <w:lang w:val="en-US"/>
        </w:rPr>
        <w:t>Necessary Librarys</w:t>
      </w:r>
      <w:bookmarkEnd w:id="4"/>
    </w:p>
    <w:p w14:paraId="57C2698C" w14:textId="4AC38660" w:rsidR="00EC7BFE" w:rsidRPr="00EC7BFE" w:rsidRDefault="00EC7BFE" w:rsidP="00C73316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6370ED">
        <w:rPr>
          <w:lang w:val="en-US"/>
        </w:rPr>
        <w:t>Utility Function Library</w:t>
      </w:r>
    </w:p>
    <w:p w14:paraId="5CC49D53" w14:textId="05F738AC" w:rsidR="00274540" w:rsidRPr="006370ED" w:rsidRDefault="00DF6662" w:rsidP="003534C7">
      <w:pPr>
        <w:pStyle w:val="berschrift1"/>
        <w:jc w:val="both"/>
        <w:rPr>
          <w:lang w:val="en-US"/>
        </w:rPr>
      </w:pPr>
      <w:bookmarkStart w:id="5" w:name="_Toc12278125"/>
      <w:bookmarkEnd w:id="0"/>
      <w:r w:rsidRPr="006370ED">
        <w:rPr>
          <w:lang w:val="en-US"/>
        </w:rPr>
        <w:t>User Guide</w:t>
      </w:r>
    </w:p>
    <w:bookmarkEnd w:id="5"/>
    <w:p w14:paraId="4C631E5C" w14:textId="77777777" w:rsidR="00C73316" w:rsidRPr="006370ED" w:rsidRDefault="00C73316">
      <w:pPr>
        <w:rPr>
          <w:lang w:val="en-US"/>
        </w:rPr>
      </w:pPr>
      <w:r w:rsidRPr="006370ED">
        <w:rPr>
          <w:lang w:val="en-US"/>
        </w:rPr>
        <w:br w:type="page"/>
      </w:r>
    </w:p>
    <w:p w14:paraId="11908093" w14:textId="77777777" w:rsidR="0095213E" w:rsidRPr="006370ED" w:rsidRDefault="0095213E" w:rsidP="0095213E">
      <w:pPr>
        <w:rPr>
          <w:lang w:val="en-US"/>
        </w:rPr>
      </w:pPr>
    </w:p>
    <w:p w14:paraId="7E42E542" w14:textId="6D13925B" w:rsidR="00AC65CB" w:rsidRPr="006370ED" w:rsidRDefault="00AC65CB" w:rsidP="00AC65CB">
      <w:pPr>
        <w:pStyle w:val="berschrift2"/>
        <w:rPr>
          <w:lang w:val="en-US"/>
        </w:rPr>
      </w:pPr>
      <w:r w:rsidRPr="006370ED">
        <w:rPr>
          <w:lang w:val="en-US"/>
        </w:rPr>
        <w:t>Start of the Program</w:t>
      </w:r>
    </w:p>
    <w:p w14:paraId="22E29356" w14:textId="0D2CECCF" w:rsidR="00B10288" w:rsidRPr="006370ED" w:rsidRDefault="00B10288" w:rsidP="00B10288">
      <w:pPr>
        <w:rPr>
          <w:lang w:val="en-US"/>
        </w:rPr>
      </w:pPr>
      <w:r w:rsidRPr="006370ED">
        <w:rPr>
          <w:lang w:val="en-US"/>
        </w:rPr>
        <w:t xml:space="preserve">To start the script </w:t>
      </w:r>
      <w:r w:rsidRPr="006370ED">
        <w:rPr>
          <w:i/>
          <w:lang w:val="en-US"/>
        </w:rPr>
        <w:t>polymer_elasticity</w:t>
      </w:r>
      <w:r w:rsidRPr="006370ED">
        <w:rPr>
          <w:lang w:val="en-US"/>
        </w:rPr>
        <w:t>, there are two ways:</w:t>
      </w:r>
    </w:p>
    <w:p w14:paraId="0F857700" w14:textId="279BF777" w:rsidR="00B10288" w:rsidRPr="006370ED" w:rsidRDefault="00B10288" w:rsidP="00B10288">
      <w:pPr>
        <w:pStyle w:val="Listenabsatz"/>
        <w:numPr>
          <w:ilvl w:val="0"/>
          <w:numId w:val="11"/>
        </w:numPr>
        <w:rPr>
          <w:lang w:val="en-US"/>
        </w:rPr>
      </w:pPr>
      <w:r w:rsidRPr="006370ED">
        <w:rPr>
          <w:lang w:val="en-US"/>
        </w:rPr>
        <w:t xml:space="preserve">Type </w:t>
      </w:r>
      <w:r w:rsidRPr="006370ED">
        <w:rPr>
          <w:lang w:val="en-US"/>
        </w:rPr>
        <w:t>“</w:t>
      </w:r>
      <w:r w:rsidRPr="006370ED">
        <w:rPr>
          <w:lang w:val="en-US"/>
        </w:rPr>
        <w:t>polmer_elasticity</w:t>
      </w:r>
      <w:r w:rsidRPr="006370ED">
        <w:rPr>
          <w:lang w:val="en-US"/>
        </w:rPr>
        <w:t>”</w:t>
      </w:r>
      <w:r w:rsidRPr="006370ED">
        <w:rPr>
          <w:lang w:val="en-US"/>
        </w:rPr>
        <w:t xml:space="preserve"> in the MATLAB-Command window</w:t>
      </w:r>
    </w:p>
    <w:p w14:paraId="064C6311" w14:textId="0CB2EC0E" w:rsidR="00B10288" w:rsidRPr="006370ED" w:rsidRDefault="00B10288" w:rsidP="00B10288">
      <w:pPr>
        <w:pStyle w:val="Listenabsatz"/>
        <w:numPr>
          <w:ilvl w:val="0"/>
          <w:numId w:val="11"/>
        </w:numPr>
        <w:rPr>
          <w:lang w:val="en-US"/>
        </w:rPr>
      </w:pPr>
      <w:r w:rsidRPr="006370ED">
        <w:rPr>
          <w:lang w:val="en-US"/>
        </w:rPr>
        <w:t xml:space="preserve">Open the Script </w:t>
      </w:r>
      <w:r w:rsidRPr="006370ED">
        <w:rPr>
          <w:i/>
          <w:lang w:val="en-US"/>
        </w:rPr>
        <w:t>polymer_elasticity</w:t>
      </w:r>
      <w:r w:rsidRPr="006370ED">
        <w:rPr>
          <w:lang w:val="en-US"/>
        </w:rPr>
        <w:t xml:space="preserve"> in the MATLAB-Editor and Hit </w:t>
      </w:r>
      <w:r w:rsidRPr="006370ED">
        <w:rPr>
          <w:lang w:val="en-US"/>
        </w:rPr>
        <w:t>“</w:t>
      </w:r>
      <w:r w:rsidRPr="006370ED">
        <w:rPr>
          <w:lang w:val="en-US"/>
        </w:rPr>
        <w:t>Run</w:t>
      </w:r>
      <w:r w:rsidRPr="006370ED">
        <w:rPr>
          <w:lang w:val="en-US"/>
        </w:rPr>
        <w:t>”</w:t>
      </w:r>
      <w:r w:rsidRPr="006370ED">
        <w:rPr>
          <w:lang w:val="en-US"/>
        </w:rPr>
        <w:t xml:space="preserve"> or press </w:t>
      </w:r>
      <w:r w:rsidRPr="006370ED">
        <w:rPr>
          <w:lang w:val="en-US"/>
        </w:rPr>
        <w:t>“</w:t>
      </w:r>
      <w:r w:rsidRPr="006370ED">
        <w:rPr>
          <w:lang w:val="en-US"/>
        </w:rPr>
        <w:t>F5</w:t>
      </w:r>
      <w:r w:rsidRPr="006370ED">
        <w:rPr>
          <w:lang w:val="en-US"/>
        </w:rPr>
        <w:t>”</w:t>
      </w:r>
    </w:p>
    <w:p w14:paraId="4716814B" w14:textId="5170C714" w:rsidR="00B10288" w:rsidRPr="006370ED" w:rsidRDefault="00B10288" w:rsidP="00B10288">
      <w:pPr>
        <w:rPr>
          <w:lang w:val="en-US"/>
        </w:rPr>
      </w:pPr>
      <w:r w:rsidRPr="006370ED">
        <w:rPr>
          <w:lang w:val="en-US"/>
        </w:rPr>
        <w:t xml:space="preserve">What follows is the opening of a Figure called </w:t>
      </w:r>
      <w:r w:rsidRPr="006370ED">
        <w:rPr>
          <w:lang w:val="en-US"/>
        </w:rPr>
        <w:t>“</w:t>
      </w:r>
      <w:r w:rsidRPr="006370ED">
        <w:rPr>
          <w:lang w:val="en-US"/>
        </w:rPr>
        <w:t>Polymer Elasticity and the creation of an empty Axes together with several Gui-Elements (for more Details about the Gui-Elements, see the Section Miscellaneous)</w:t>
      </w:r>
    </w:p>
    <w:p w14:paraId="40DFCF0F" w14:textId="25716966" w:rsidR="00AC65CB" w:rsidRPr="006370ED" w:rsidRDefault="00AC65CB" w:rsidP="00AC65CB">
      <w:pPr>
        <w:pStyle w:val="berschrift2"/>
        <w:rPr>
          <w:lang w:val="en-US"/>
        </w:rPr>
      </w:pPr>
      <w:r w:rsidRPr="006370ED">
        <w:rPr>
          <w:lang w:val="en-US"/>
        </w:rPr>
        <w:t>Load Force-Curves from Text-files</w:t>
      </w:r>
    </w:p>
    <w:p w14:paraId="0AE52761" w14:textId="5C7CE8BF" w:rsidR="00B10288" w:rsidRPr="006370ED" w:rsidRDefault="00B10288" w:rsidP="00B10288">
      <w:pPr>
        <w:rPr>
          <w:lang w:val="en-US"/>
        </w:rPr>
      </w:pPr>
      <w:r w:rsidRPr="006370ED">
        <w:rPr>
          <w:lang w:val="en-US"/>
        </w:rPr>
        <w:t>To import Force-Curves from Text-files</w:t>
      </w:r>
      <w:r w:rsidR="009C60E1" w:rsidRPr="006370ED">
        <w:rPr>
          <w:lang w:val="en-US"/>
        </w:rPr>
        <w:t xml:space="preserve">, the MATLAB-App </w:t>
      </w:r>
      <w:r w:rsidR="009C60E1" w:rsidRPr="006370ED">
        <w:rPr>
          <w:i/>
          <w:lang w:val="en-US"/>
        </w:rPr>
        <w:t>Kraftkurven</w:t>
      </w:r>
      <w:r w:rsidR="009C60E1" w:rsidRPr="006370ED">
        <w:rPr>
          <w:lang w:val="en-US"/>
        </w:rPr>
        <w:t xml:space="preserve"> gets utilized. To open this App, go to the menu point "Polymer Elasticity" in the Figures menu band and Click on "open Kraftkurven". Next, hit the "Load"-Button und choose a folder where appropriate Text-files are located. Make sure, that the Text-files meet the following points:</w:t>
      </w:r>
    </w:p>
    <w:p w14:paraId="444A8AD8" w14:textId="648FBACF" w:rsidR="009C60E1" w:rsidRPr="006370ED" w:rsidRDefault="009C60E1" w:rsidP="009C60E1">
      <w:pPr>
        <w:pStyle w:val="Listenabsatz"/>
        <w:numPr>
          <w:ilvl w:val="0"/>
          <w:numId w:val="14"/>
        </w:numPr>
        <w:rPr>
          <w:lang w:val="en-US"/>
        </w:rPr>
      </w:pPr>
      <w:r w:rsidRPr="006370ED">
        <w:rPr>
          <w:lang w:val="en-US"/>
        </w:rPr>
        <w:t>The Text-files are Exported from the "JPK Data Processing"-Software (version 5 or later) from Bruker (formally known as JPK Instruments AG)</w:t>
      </w:r>
    </w:p>
    <w:p w14:paraId="7591ADC6" w14:textId="16C638EC" w:rsidR="009C60E1" w:rsidRPr="006370ED" w:rsidRDefault="009C60E1" w:rsidP="009C60E1">
      <w:pPr>
        <w:pStyle w:val="Listenabsatz"/>
        <w:numPr>
          <w:ilvl w:val="0"/>
          <w:numId w:val="14"/>
        </w:numPr>
        <w:rPr>
          <w:lang w:val="en-US"/>
        </w:rPr>
      </w:pPr>
      <w:r w:rsidRPr="006370ED">
        <w:rPr>
          <w:lang w:val="en-US"/>
        </w:rPr>
        <w:t>Export the Text-files with full header settings</w:t>
      </w:r>
    </w:p>
    <w:p w14:paraId="3EF9D143" w14:textId="544EDDC9" w:rsidR="009C60E1" w:rsidRPr="006370ED" w:rsidRDefault="009C60E1" w:rsidP="009C60E1">
      <w:pPr>
        <w:rPr>
          <w:lang w:val="en-US"/>
        </w:rPr>
      </w:pPr>
      <w:r w:rsidRPr="006370ED">
        <w:rPr>
          <w:lang w:val="en-US"/>
        </w:rPr>
        <w:t xml:space="preserve">For Force-Clamp-Experiments it might be advantageous to choose the option "retrace" in the "Curve Segments to Plot"-Dropdown menu. This option shows only the part with the Clamp-Event of the exported Force-Curves. To use the </w:t>
      </w:r>
      <w:r w:rsidRPr="006370ED">
        <w:rPr>
          <w:i/>
          <w:iCs/>
          <w:lang w:val="en-US"/>
        </w:rPr>
        <w:t>freely jointed chain</w:t>
      </w:r>
      <w:r w:rsidRPr="006370ED">
        <w:rPr>
          <w:lang w:val="en-US"/>
        </w:rPr>
        <w:t xml:space="preserve"> Model, the default Values in the Dropdown menus for x- and y-channels should remain untouched.</w:t>
      </w:r>
    </w:p>
    <w:p w14:paraId="4048A9A4" w14:textId="709F576F" w:rsidR="00B10288" w:rsidRPr="006370ED" w:rsidRDefault="00B10288" w:rsidP="00AC65CB">
      <w:pPr>
        <w:pStyle w:val="berschrift2"/>
        <w:rPr>
          <w:lang w:val="en-US"/>
        </w:rPr>
      </w:pPr>
      <w:r w:rsidRPr="006370ED">
        <w:rPr>
          <w:lang w:val="en-US"/>
        </w:rPr>
        <w:t>Create the Variable DataSelection</w:t>
      </w:r>
    </w:p>
    <w:p w14:paraId="2BEA4159" w14:textId="1B36B2C9" w:rsidR="009C60E1" w:rsidRPr="006370ED" w:rsidRDefault="009C60E1" w:rsidP="009C60E1">
      <w:pPr>
        <w:rPr>
          <w:lang w:val="en-US"/>
        </w:rPr>
      </w:pPr>
      <w:r w:rsidRPr="006370ED">
        <w:rPr>
          <w:lang w:val="en-US"/>
        </w:rPr>
        <w:t xml:space="preserve">If the Force-Curves loaded properly, MATLABs Plot tools together with a Figure, showing all Force-Curves located in the chosen folder, would open. In Order to create </w:t>
      </w:r>
      <w:r w:rsidRPr="006370ED">
        <w:rPr>
          <w:lang w:val="en-US"/>
        </w:rPr>
        <w:t>„</w:t>
      </w:r>
      <w:r w:rsidRPr="006370ED">
        <w:rPr>
          <w:lang w:val="en-US"/>
        </w:rPr>
        <w:t>DataSelection</w:t>
      </w:r>
      <w:r w:rsidRPr="006370ED">
        <w:rPr>
          <w:lang w:val="en-US"/>
        </w:rPr>
        <w:t>“</w:t>
      </w:r>
      <w:r w:rsidRPr="006370ED">
        <w:rPr>
          <w:lang w:val="en-US"/>
        </w:rPr>
        <w:t>, follow the next Steps:</w:t>
      </w:r>
    </w:p>
    <w:p w14:paraId="6E763D48" w14:textId="5343F4F3" w:rsidR="009C60E1" w:rsidRPr="006370ED" w:rsidRDefault="009C60E1" w:rsidP="009C60E1">
      <w:pPr>
        <w:pStyle w:val="Listenabsatz"/>
        <w:numPr>
          <w:ilvl w:val="0"/>
          <w:numId w:val="17"/>
        </w:numPr>
        <w:rPr>
          <w:lang w:val="en-US"/>
        </w:rPr>
      </w:pPr>
      <w:r w:rsidRPr="006370ED">
        <w:rPr>
          <w:lang w:val="en-US"/>
        </w:rPr>
        <w:t xml:space="preserve">Right-click on </w:t>
      </w:r>
      <w:r w:rsidRPr="006370ED">
        <w:rPr>
          <w:b/>
          <w:bCs/>
          <w:lang w:val="en-US"/>
        </w:rPr>
        <w:t>any</w:t>
      </w:r>
      <w:r w:rsidRPr="006370ED">
        <w:rPr>
          <w:lang w:val="en-US"/>
        </w:rPr>
        <w:t xml:space="preserve"> of the staggered Graphs and choose "Graphen Staffeln" (in the "Offset"-Dialog just hit "Ok")</w:t>
      </w:r>
    </w:p>
    <w:p w14:paraId="4919D277" w14:textId="47646912" w:rsidR="009C60E1" w:rsidRPr="006370ED" w:rsidRDefault="009C60E1" w:rsidP="009C60E1">
      <w:pPr>
        <w:pStyle w:val="Listenabsatz"/>
        <w:numPr>
          <w:ilvl w:val="0"/>
          <w:numId w:val="17"/>
        </w:numPr>
        <w:rPr>
          <w:lang w:val="en-US"/>
        </w:rPr>
      </w:pPr>
      <w:r w:rsidRPr="006370ED">
        <w:rPr>
          <w:lang w:val="en-US"/>
        </w:rPr>
        <w:t>Right-</w:t>
      </w:r>
      <w:r w:rsidR="009300AD" w:rsidRPr="006370ED">
        <w:rPr>
          <w:lang w:val="en-US"/>
        </w:rPr>
        <w:t>click</w:t>
      </w:r>
      <w:r w:rsidRPr="006370ED">
        <w:rPr>
          <w:lang w:val="en-US"/>
        </w:rPr>
        <w:t xml:space="preserve"> on a </w:t>
      </w:r>
      <w:r w:rsidRPr="006370ED">
        <w:rPr>
          <w:b/>
          <w:bCs/>
          <w:lang w:val="en-US"/>
        </w:rPr>
        <w:t>certain</w:t>
      </w:r>
      <w:r w:rsidR="003413DD" w:rsidRPr="006370ED">
        <w:rPr>
          <w:lang w:val="en-US"/>
        </w:rPr>
        <w:t xml:space="preserve"> </w:t>
      </w:r>
      <w:r w:rsidRPr="006370ED">
        <w:rPr>
          <w:lang w:val="en-US"/>
        </w:rPr>
        <w:t xml:space="preserve">Graph, which should be evaluated and hit the </w:t>
      </w:r>
      <w:r w:rsidR="003413DD" w:rsidRPr="006370ED">
        <w:rPr>
          <w:lang w:val="en-US"/>
        </w:rPr>
        <w:t>menu point</w:t>
      </w:r>
      <w:r w:rsidRPr="006370ED">
        <w:rPr>
          <w:lang w:val="en-US"/>
        </w:rPr>
        <w:t xml:space="preserve"> "</w:t>
      </w:r>
      <w:r w:rsidRPr="006370ED">
        <w:rPr>
          <w:lang w:val="en-US"/>
        </w:rPr>
        <w:t>Ö</w:t>
      </w:r>
      <w:r w:rsidRPr="006370ED">
        <w:rPr>
          <w:lang w:val="en-US"/>
        </w:rPr>
        <w:t>ffne Graph in neuer Abbildung"</w:t>
      </w:r>
    </w:p>
    <w:p w14:paraId="7EABFADD" w14:textId="77777777" w:rsidR="009C60E1" w:rsidRPr="006370ED" w:rsidRDefault="009C60E1" w:rsidP="009C60E1">
      <w:pPr>
        <w:pStyle w:val="Listenabsatz"/>
        <w:numPr>
          <w:ilvl w:val="0"/>
          <w:numId w:val="17"/>
        </w:numPr>
        <w:rPr>
          <w:lang w:val="en-US"/>
        </w:rPr>
      </w:pPr>
      <w:r w:rsidRPr="006370ED">
        <w:rPr>
          <w:lang w:val="en-US"/>
        </w:rPr>
        <w:t>In the new Figure disable all Figure Tools</w:t>
      </w:r>
    </w:p>
    <w:p w14:paraId="26C3F61C" w14:textId="77777777" w:rsidR="009C60E1" w:rsidRPr="006370ED" w:rsidRDefault="009C60E1" w:rsidP="009C60E1">
      <w:pPr>
        <w:pStyle w:val="Listenabsatz"/>
        <w:numPr>
          <w:ilvl w:val="0"/>
          <w:numId w:val="17"/>
        </w:numPr>
        <w:rPr>
          <w:lang w:val="en-US"/>
        </w:rPr>
      </w:pPr>
      <w:r w:rsidRPr="006370ED">
        <w:rPr>
          <w:lang w:val="en-US"/>
        </w:rPr>
        <w:t>Right-click on the white space around the Graph</w:t>
      </w:r>
    </w:p>
    <w:p w14:paraId="46C55388" w14:textId="68E6B0EB" w:rsidR="009C60E1" w:rsidRPr="006370ED" w:rsidRDefault="009C60E1" w:rsidP="009C60E1">
      <w:pPr>
        <w:pStyle w:val="Listenabsatz"/>
        <w:numPr>
          <w:ilvl w:val="0"/>
          <w:numId w:val="17"/>
        </w:numPr>
        <w:rPr>
          <w:lang w:val="en-US"/>
        </w:rPr>
      </w:pPr>
      <w:r w:rsidRPr="006370ED">
        <w:rPr>
          <w:lang w:val="en-US"/>
        </w:rPr>
        <w:t xml:space="preserve">Choose a specific </w:t>
      </w:r>
      <w:r w:rsidR="002C37C7">
        <w:rPr>
          <w:lang w:val="en-US"/>
        </w:rPr>
        <w:t>S</w:t>
      </w:r>
      <w:r w:rsidRPr="006370ED">
        <w:rPr>
          <w:lang w:val="en-US"/>
        </w:rPr>
        <w:t xml:space="preserve">election </w:t>
      </w:r>
      <w:r w:rsidR="002C37C7">
        <w:rPr>
          <w:lang w:val="en-US"/>
        </w:rPr>
        <w:t>T</w:t>
      </w:r>
      <w:bookmarkStart w:id="6" w:name="_GoBack"/>
      <w:bookmarkEnd w:id="6"/>
      <w:r w:rsidRPr="006370ED">
        <w:rPr>
          <w:lang w:val="en-US"/>
        </w:rPr>
        <w:t>ype and mark the Region on the Graph which is related to the Extension of a Polymer</w:t>
      </w:r>
    </w:p>
    <w:p w14:paraId="1B226D90" w14:textId="6B4A0E8F" w:rsidR="009C60E1" w:rsidRPr="006370ED" w:rsidRDefault="009C60E1" w:rsidP="009C60E1">
      <w:pPr>
        <w:pStyle w:val="Listenabsatz"/>
        <w:numPr>
          <w:ilvl w:val="0"/>
          <w:numId w:val="17"/>
        </w:numPr>
        <w:rPr>
          <w:lang w:val="en-US"/>
        </w:rPr>
      </w:pPr>
      <w:r w:rsidRPr="006370ED">
        <w:rPr>
          <w:lang w:val="en-US"/>
        </w:rPr>
        <w:t xml:space="preserve">Right-click on the selected </w:t>
      </w:r>
      <w:r w:rsidR="003413DD" w:rsidRPr="006370ED">
        <w:rPr>
          <w:lang w:val="en-US"/>
        </w:rPr>
        <w:t xml:space="preserve">Data </w:t>
      </w:r>
      <w:r w:rsidR="00B31F6D">
        <w:rPr>
          <w:lang w:val="en-US"/>
        </w:rPr>
        <w:t>R</w:t>
      </w:r>
      <w:r w:rsidR="003413DD" w:rsidRPr="006370ED">
        <w:rPr>
          <w:lang w:val="en-US"/>
        </w:rPr>
        <w:t>ange</w:t>
      </w:r>
      <w:r w:rsidRPr="006370ED">
        <w:rPr>
          <w:lang w:val="en-US"/>
        </w:rPr>
        <w:t xml:space="preserve"> and hit "To Workspace" to create</w:t>
      </w:r>
      <w:r w:rsidR="002410E1">
        <w:rPr>
          <w:lang w:val="en-US"/>
        </w:rPr>
        <w:t xml:space="preserve"> </w:t>
      </w:r>
      <w:r w:rsidRPr="002410E1">
        <w:rPr>
          <w:i/>
          <w:lang w:val="en-US"/>
        </w:rPr>
        <w:t>DataSelection</w:t>
      </w:r>
      <w:r w:rsidR="002410E1">
        <w:rPr>
          <w:i/>
          <w:lang w:val="en-US"/>
        </w:rPr>
        <w:t xml:space="preserve"> </w:t>
      </w:r>
      <w:r w:rsidRPr="006370ED">
        <w:rPr>
          <w:lang w:val="en-US"/>
        </w:rPr>
        <w:t>in MATLABs base Workspace</w:t>
      </w:r>
    </w:p>
    <w:p w14:paraId="262CADA5" w14:textId="77777777" w:rsidR="009300AD" w:rsidRPr="006370ED" w:rsidRDefault="009300AD" w:rsidP="009300AD">
      <w:pPr>
        <w:rPr>
          <w:lang w:val="en-US"/>
        </w:rPr>
      </w:pPr>
      <w:r w:rsidRPr="006370ED">
        <w:rPr>
          <w:lang w:val="en-US"/>
        </w:rPr>
        <w:t>In the Base-Workspace of MATLAB the following Variables should now exist:</w:t>
      </w:r>
    </w:p>
    <w:p w14:paraId="1B0E5DF2" w14:textId="77777777" w:rsidR="009300AD" w:rsidRPr="006370ED" w:rsidRDefault="009300AD" w:rsidP="008C003B">
      <w:pPr>
        <w:pStyle w:val="Listenabsatz"/>
        <w:numPr>
          <w:ilvl w:val="0"/>
          <w:numId w:val="20"/>
        </w:numPr>
        <w:rPr>
          <w:lang w:val="en-US"/>
        </w:rPr>
      </w:pPr>
      <w:r w:rsidRPr="006370ED">
        <w:rPr>
          <w:b/>
          <w:bCs/>
          <w:lang w:val="en-US"/>
        </w:rPr>
        <w:t>Data</w:t>
      </w:r>
    </w:p>
    <w:p w14:paraId="1136DFF0" w14:textId="314BE5FF" w:rsidR="009300AD" w:rsidRPr="006370ED" w:rsidRDefault="009300AD" w:rsidP="008C003B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Structure with Program specific Data created from</w:t>
      </w:r>
      <w:r w:rsidR="008C003B" w:rsidRPr="006370ED">
        <w:rPr>
          <w:lang w:val="en-US"/>
        </w:rPr>
        <w:t xml:space="preserve"> </w:t>
      </w:r>
      <w:r w:rsidRPr="006370ED">
        <w:rPr>
          <w:i/>
          <w:iCs/>
          <w:lang w:val="en-US"/>
        </w:rPr>
        <w:t>polymer_elasticity</w:t>
      </w:r>
    </w:p>
    <w:p w14:paraId="0139B78F" w14:textId="77777777" w:rsidR="009300AD" w:rsidRPr="006370ED" w:rsidRDefault="009300AD" w:rsidP="008C003B">
      <w:pPr>
        <w:pStyle w:val="Listenabsatz"/>
        <w:numPr>
          <w:ilvl w:val="0"/>
          <w:numId w:val="20"/>
        </w:numPr>
        <w:rPr>
          <w:lang w:val="en-US"/>
        </w:rPr>
      </w:pPr>
      <w:r w:rsidRPr="006370ED">
        <w:rPr>
          <w:b/>
          <w:bCs/>
          <w:lang w:val="en-US"/>
        </w:rPr>
        <w:t>Gui_Elements</w:t>
      </w:r>
    </w:p>
    <w:p w14:paraId="1E43935C" w14:textId="6253E1C1" w:rsidR="009300AD" w:rsidRPr="006370ED" w:rsidRDefault="009300AD" w:rsidP="008C003B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Structure with Gui_Elements created from</w:t>
      </w:r>
      <w:r w:rsidR="008C003B" w:rsidRPr="006370ED">
        <w:rPr>
          <w:lang w:val="en-US"/>
        </w:rPr>
        <w:t xml:space="preserve"> </w:t>
      </w:r>
      <w:r w:rsidRPr="006370ED">
        <w:rPr>
          <w:i/>
          <w:iCs/>
          <w:lang w:val="en-US"/>
        </w:rPr>
        <w:t>polymer_elasticity</w:t>
      </w:r>
    </w:p>
    <w:p w14:paraId="217902EC" w14:textId="77777777" w:rsidR="009300AD" w:rsidRPr="006370ED" w:rsidRDefault="009300AD" w:rsidP="008C003B">
      <w:pPr>
        <w:pStyle w:val="Listenabsatz"/>
        <w:numPr>
          <w:ilvl w:val="0"/>
          <w:numId w:val="20"/>
        </w:numPr>
        <w:rPr>
          <w:lang w:val="en-US"/>
        </w:rPr>
      </w:pPr>
      <w:r w:rsidRPr="006370ED">
        <w:rPr>
          <w:b/>
          <w:bCs/>
          <w:lang w:val="en-US"/>
        </w:rPr>
        <w:t>ForceCurves</w:t>
      </w:r>
    </w:p>
    <w:p w14:paraId="3A71D630" w14:textId="27F5FF88" w:rsidR="009300AD" w:rsidRPr="006370ED" w:rsidRDefault="009300AD" w:rsidP="008C003B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Stucture with all loaded Force-Curves from</w:t>
      </w:r>
      <w:r w:rsidR="008C003B" w:rsidRPr="006370ED">
        <w:rPr>
          <w:lang w:val="en-US"/>
        </w:rPr>
        <w:t xml:space="preserve"> </w:t>
      </w:r>
      <w:r w:rsidRPr="006370ED">
        <w:rPr>
          <w:i/>
          <w:iCs/>
          <w:lang w:val="en-US"/>
        </w:rPr>
        <w:t>Kraftkurven</w:t>
      </w:r>
    </w:p>
    <w:p w14:paraId="3C32C558" w14:textId="77777777" w:rsidR="009300AD" w:rsidRPr="006370ED" w:rsidRDefault="009300AD" w:rsidP="008C003B">
      <w:pPr>
        <w:pStyle w:val="Listenabsatz"/>
        <w:numPr>
          <w:ilvl w:val="0"/>
          <w:numId w:val="20"/>
        </w:numPr>
        <w:rPr>
          <w:lang w:val="en-US"/>
        </w:rPr>
      </w:pPr>
      <w:r w:rsidRPr="006370ED">
        <w:rPr>
          <w:b/>
          <w:bCs/>
          <w:lang w:val="en-US"/>
        </w:rPr>
        <w:t>DataSelection</w:t>
      </w:r>
    </w:p>
    <w:p w14:paraId="02C9914C" w14:textId="01C3EB21" w:rsidR="009300AD" w:rsidRPr="006370ED" w:rsidRDefault="009300AD" w:rsidP="008C003B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lastRenderedPageBreak/>
        <w:t>nx2 MATLAB-</w:t>
      </w:r>
      <w:r w:rsidR="008C003B" w:rsidRPr="006370ED">
        <w:rPr>
          <w:lang w:val="en-US"/>
        </w:rPr>
        <w:t>Vector</w:t>
      </w:r>
      <w:r w:rsidRPr="006370ED">
        <w:rPr>
          <w:lang w:val="en-US"/>
        </w:rPr>
        <w:t xml:space="preserve"> describing the Region of Interest of a Force-Curve, created via</w:t>
      </w:r>
      <w:r w:rsidR="008C003B" w:rsidRPr="006370ED">
        <w:rPr>
          <w:lang w:val="en-US"/>
        </w:rPr>
        <w:t xml:space="preserve"> </w:t>
      </w:r>
      <w:r w:rsidRPr="006370ED">
        <w:rPr>
          <w:i/>
          <w:iCs/>
          <w:lang w:val="en-US"/>
        </w:rPr>
        <w:t>Kraftkurven</w:t>
      </w:r>
    </w:p>
    <w:p w14:paraId="1C758A49" w14:textId="77777777" w:rsidR="009C60E1" w:rsidRPr="006370ED" w:rsidRDefault="009C60E1" w:rsidP="009C60E1">
      <w:pPr>
        <w:rPr>
          <w:lang w:val="en-US"/>
        </w:rPr>
      </w:pPr>
    </w:p>
    <w:p w14:paraId="6059B504" w14:textId="6958CABC" w:rsidR="00B10288" w:rsidRPr="006370ED" w:rsidRDefault="00B10288" w:rsidP="00AC65CB">
      <w:pPr>
        <w:pStyle w:val="berschrift2"/>
        <w:rPr>
          <w:lang w:val="en-US"/>
        </w:rPr>
      </w:pPr>
      <w:r w:rsidRPr="006370ED">
        <w:rPr>
          <w:lang w:val="en-US"/>
        </w:rPr>
        <w:t>Fit the Model to the loaded Data</w:t>
      </w:r>
    </w:p>
    <w:p w14:paraId="47E44568" w14:textId="17D0065C" w:rsidR="00AF0A3C" w:rsidRPr="006370ED" w:rsidRDefault="00AF0A3C" w:rsidP="008C003B">
      <w:pPr>
        <w:pStyle w:val="Listenabsatz"/>
        <w:numPr>
          <w:ilvl w:val="0"/>
          <w:numId w:val="23"/>
        </w:numPr>
        <w:rPr>
          <w:lang w:val="en-US"/>
        </w:rPr>
      </w:pPr>
      <w:r w:rsidRPr="006370ED">
        <w:rPr>
          <w:lang w:val="en-US"/>
        </w:rPr>
        <w:t>Hit the Button "Reimport DataSelection" to show</w:t>
      </w:r>
      <w:r w:rsidRPr="006370ED">
        <w:rPr>
          <w:lang w:val="en-US"/>
        </w:rPr>
        <w:t xml:space="preserve"> </w:t>
      </w:r>
      <w:r w:rsidRPr="006370ED">
        <w:rPr>
          <w:i/>
          <w:lang w:val="en-US"/>
        </w:rPr>
        <w:t>DataSelection</w:t>
      </w:r>
      <w:r w:rsidRPr="006370ED">
        <w:rPr>
          <w:lang w:val="en-US"/>
        </w:rPr>
        <w:t xml:space="preserve"> </w:t>
      </w:r>
      <w:r w:rsidRPr="006370ED">
        <w:rPr>
          <w:i/>
          <w:iCs/>
          <w:lang w:val="en-US"/>
        </w:rPr>
        <w:t>polymer_elasticity</w:t>
      </w:r>
    </w:p>
    <w:p w14:paraId="1B477D40" w14:textId="77777777" w:rsidR="00AF0A3C" w:rsidRPr="006370ED" w:rsidRDefault="00AF0A3C" w:rsidP="008C003B">
      <w:pPr>
        <w:pStyle w:val="Listenabsatz"/>
        <w:numPr>
          <w:ilvl w:val="0"/>
          <w:numId w:val="23"/>
        </w:numPr>
        <w:rPr>
          <w:lang w:val="en-US"/>
        </w:rPr>
      </w:pPr>
      <w:r w:rsidRPr="006370ED">
        <w:rPr>
          <w:lang w:val="en-US"/>
        </w:rPr>
        <w:t>Choose an appropriate Starting Point for the Clamp-Event either by Left-clicking on a point on the Graph or by entering a Value in the xoffset/ yoffset cells in the table (where it sys "NaN" at the beginning)</w:t>
      </w:r>
    </w:p>
    <w:p w14:paraId="209CCB41" w14:textId="2E674C8E" w:rsidR="00AF0A3C" w:rsidRPr="006370ED" w:rsidRDefault="00AF0A3C" w:rsidP="008C003B">
      <w:pPr>
        <w:pStyle w:val="Listenabsatz"/>
        <w:numPr>
          <w:ilvl w:val="0"/>
          <w:numId w:val="23"/>
        </w:numPr>
        <w:rPr>
          <w:lang w:val="en-US"/>
        </w:rPr>
      </w:pPr>
      <w:r w:rsidRPr="006370ED">
        <w:rPr>
          <w:lang w:val="en-US"/>
        </w:rPr>
        <w:t xml:space="preserve">Chose an appropriate </w:t>
      </w:r>
      <w:r w:rsidR="006370ED">
        <w:rPr>
          <w:lang w:val="en-US"/>
        </w:rPr>
        <w:t>F</w:t>
      </w:r>
      <w:r w:rsidRPr="006370ED">
        <w:rPr>
          <w:lang w:val="en-US"/>
        </w:rPr>
        <w:t>it</w:t>
      </w:r>
      <w:r w:rsidR="006370ED">
        <w:rPr>
          <w:lang w:val="en-US"/>
        </w:rPr>
        <w:t xml:space="preserve"> R</w:t>
      </w:r>
      <w:r w:rsidRPr="006370ED">
        <w:rPr>
          <w:lang w:val="en-US"/>
        </w:rPr>
        <w:t>ange for the Model. This can be done either by hitting the Button "New Fit</w:t>
      </w:r>
      <w:r w:rsidR="006370ED">
        <w:rPr>
          <w:lang w:val="en-US"/>
        </w:rPr>
        <w:t xml:space="preserve"> R</w:t>
      </w:r>
      <w:r w:rsidRPr="006370ED">
        <w:rPr>
          <w:lang w:val="en-US"/>
        </w:rPr>
        <w:t xml:space="preserve">ange" and dragging an Region of </w:t>
      </w:r>
      <w:r w:rsidR="008C003B" w:rsidRPr="006370ED">
        <w:rPr>
          <w:lang w:val="en-US"/>
        </w:rPr>
        <w:t>Interest</w:t>
      </w:r>
      <w:r w:rsidRPr="006370ED">
        <w:rPr>
          <w:lang w:val="en-US"/>
        </w:rPr>
        <w:t xml:space="preserve"> or by entering Values for the Cells "Xl" and "Xr" (Where it says "NaN" at the beginning)</w:t>
      </w:r>
    </w:p>
    <w:p w14:paraId="3A2E4FA2" w14:textId="77777777" w:rsidR="00AF0A3C" w:rsidRPr="006370ED" w:rsidRDefault="00AF0A3C" w:rsidP="008C003B">
      <w:pPr>
        <w:pStyle w:val="Listenabsatz"/>
        <w:numPr>
          <w:ilvl w:val="0"/>
          <w:numId w:val="23"/>
        </w:numPr>
        <w:rPr>
          <w:lang w:val="en-US"/>
        </w:rPr>
      </w:pPr>
      <w:r w:rsidRPr="006370ED">
        <w:rPr>
          <w:lang w:val="en-US"/>
        </w:rPr>
        <w:t>If the Fit doesn</w:t>
      </w:r>
      <w:r w:rsidRPr="006370ED">
        <w:rPr>
          <w:lang w:val="en-US"/>
        </w:rPr>
        <w:t>´</w:t>
      </w:r>
      <w:r w:rsidRPr="006370ED">
        <w:rPr>
          <w:lang w:val="en-US"/>
        </w:rPr>
        <w:t>t start automatically, hit the Button "DoFit" on the Slide-Panel ("&gt;&gt;"-Button)</w:t>
      </w:r>
    </w:p>
    <w:p w14:paraId="0E66898F" w14:textId="77777777" w:rsidR="00AF0A3C" w:rsidRPr="006370ED" w:rsidRDefault="00AF0A3C" w:rsidP="00AF0A3C">
      <w:pPr>
        <w:rPr>
          <w:lang w:val="en-US"/>
        </w:rPr>
      </w:pPr>
    </w:p>
    <w:p w14:paraId="33816AC6" w14:textId="5B44FC39" w:rsidR="00B10288" w:rsidRPr="006370ED" w:rsidRDefault="00B10288" w:rsidP="00AC65CB">
      <w:pPr>
        <w:pStyle w:val="berschrift2"/>
        <w:rPr>
          <w:lang w:val="en-US"/>
        </w:rPr>
      </w:pPr>
      <w:r w:rsidRPr="006370ED">
        <w:rPr>
          <w:lang w:val="en-US"/>
        </w:rPr>
        <w:t xml:space="preserve">Adjusting the </w:t>
      </w:r>
      <w:r w:rsidR="008C003B" w:rsidRPr="006370ED">
        <w:rPr>
          <w:lang w:val="en-US"/>
        </w:rPr>
        <w:t>Fit parameters</w:t>
      </w:r>
    </w:p>
    <w:p w14:paraId="7452C433" w14:textId="242C4CD5" w:rsidR="008C003B" w:rsidRPr="006370ED" w:rsidRDefault="008C003B" w:rsidP="008C003B">
      <w:pPr>
        <w:rPr>
          <w:lang w:val="en-US"/>
        </w:rPr>
      </w:pPr>
      <w:r w:rsidRPr="006370ED">
        <w:rPr>
          <w:lang w:val="en-US"/>
        </w:rPr>
        <w:t xml:space="preserve">If the Default-Values for the fit were inappropriate, the Parameters for the Fit would be adapted in the slide-panel. The Slide-Panel is at the beginning hidden behind the Button "&gt;&gt;". Initial Values for the Fit can be adjusted by entering new Start Values for variable and constant Parameter directly to the "Value"-Columns of the </w:t>
      </w:r>
      <w:r w:rsidRPr="006370ED">
        <w:rPr>
          <w:lang w:val="en-US"/>
        </w:rPr>
        <w:t>Variable</w:t>
      </w:r>
      <w:r w:rsidRPr="006370ED">
        <w:rPr>
          <w:lang w:val="en-US"/>
        </w:rPr>
        <w:t xml:space="preserve">- and Constant-Parameter Tables. Additionally, variable Parameter can be fixed at a certain Value by checking the Box "hold" for the </w:t>
      </w:r>
      <w:r w:rsidRPr="006370ED">
        <w:rPr>
          <w:lang w:val="en-US"/>
        </w:rPr>
        <w:t>corresponding</w:t>
      </w:r>
      <w:r w:rsidRPr="006370ED">
        <w:rPr>
          <w:lang w:val="en-US"/>
        </w:rPr>
        <w:t xml:space="preserve"> Parameter. This specific Parameter remains untouched during the Fit. By </w:t>
      </w:r>
      <w:r w:rsidRPr="006370ED">
        <w:rPr>
          <w:lang w:val="en-US"/>
        </w:rPr>
        <w:t>default,</w:t>
      </w:r>
      <w:r w:rsidRPr="006370ED">
        <w:rPr>
          <w:lang w:val="en-US"/>
        </w:rPr>
        <w:t xml:space="preserve"> the variable Parameters</w:t>
      </w:r>
      <w:r w:rsidRPr="006370ED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S</m:t>
            </m:r>
          </m:sub>
        </m:sSub>
      </m:oMath>
      <w:r w:rsidRPr="006370ED">
        <w:rPr>
          <w:lang w:val="en-US"/>
        </w:rPr>
        <w:t xml:space="preserve"> </w:t>
      </w:r>
      <w:r w:rsidRPr="006370ED">
        <w:rPr>
          <w:lang w:val="en-US"/>
        </w:rPr>
        <w:t>and</w:t>
      </w:r>
      <w:r w:rsidRPr="006370ED">
        <w:rPr>
          <w:noProof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  <w:lang w:val="en-US"/>
              </w:rPr>
            </m:ctrlPr>
          </m:sSubPr>
          <m:e>
            <m:r>
              <w:rPr>
                <w:rFonts w:ascii="Cambria Math" w:hAnsi="Cambria Math"/>
                <w:noProof/>
                <w:lang w:val="en-US"/>
              </w:rPr>
              <m:t>L</m:t>
            </m:r>
          </m:e>
          <m:sub>
            <m:r>
              <w:rPr>
                <w:rFonts w:ascii="Cambria Math" w:hAnsi="Cambria Math"/>
                <w:noProof/>
                <w:lang w:val="en-US"/>
              </w:rPr>
              <m:t>C</m:t>
            </m:r>
          </m:sub>
        </m:sSub>
      </m:oMath>
      <w:r w:rsidRPr="006370ED">
        <w:rPr>
          <w:noProof/>
          <w:lang w:val="en-US"/>
        </w:rPr>
        <w:t xml:space="preserve"> </w:t>
      </w:r>
      <w:r w:rsidRPr="006370ED">
        <w:rPr>
          <w:lang w:val="en-US"/>
        </w:rPr>
        <w:t>are fixed at the initial Values,</w:t>
      </w:r>
      <w:r w:rsidRPr="006370ED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l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</m:sSub>
      </m:oMath>
      <w:r w:rsidRPr="006370ED">
        <w:rPr>
          <w:lang w:val="en-US"/>
        </w:rPr>
        <w:t xml:space="preserve"> </w:t>
      </w:r>
      <w:r w:rsidRPr="006370ED">
        <w:rPr>
          <w:lang w:val="en-US"/>
        </w:rPr>
        <w:t>remains free (constant Parameters are fixed per definition and can</w:t>
      </w:r>
      <w:r w:rsidRPr="006370ED">
        <w:rPr>
          <w:lang w:val="en-US"/>
        </w:rPr>
        <w:t>´</w:t>
      </w:r>
      <w:r w:rsidRPr="006370ED">
        <w:rPr>
          <w:lang w:val="en-US"/>
        </w:rPr>
        <w:t xml:space="preserve">t </w:t>
      </w:r>
      <w:r w:rsidRPr="006370ED">
        <w:rPr>
          <w:lang w:val="en-US"/>
        </w:rPr>
        <w:t xml:space="preserve">be </w:t>
      </w:r>
      <w:r w:rsidRPr="006370ED">
        <w:rPr>
          <w:lang w:val="en-US"/>
        </w:rPr>
        <w:t xml:space="preserve">changed to variable ones). If Values </w:t>
      </w:r>
      <w:r w:rsidRPr="006370ED">
        <w:rPr>
          <w:lang w:val="en-US"/>
        </w:rPr>
        <w:t>were</w:t>
      </w:r>
      <w:r w:rsidRPr="006370ED">
        <w:rPr>
          <w:lang w:val="en-US"/>
        </w:rPr>
        <w:t xml:space="preserve"> </w:t>
      </w:r>
      <w:r w:rsidRPr="006370ED">
        <w:rPr>
          <w:lang w:val="en-US"/>
        </w:rPr>
        <w:t xml:space="preserve">entered to </w:t>
      </w:r>
      <w:r w:rsidRPr="006370ED">
        <w:rPr>
          <w:lang w:val="en-US"/>
        </w:rPr>
        <w:t>the tables (this is valid for all tables)</w:t>
      </w:r>
      <w:r w:rsidRPr="006370ED">
        <w:rPr>
          <w:lang w:val="en-US"/>
        </w:rPr>
        <w:t>,</w:t>
      </w:r>
      <w:r w:rsidRPr="006370ED">
        <w:rPr>
          <w:lang w:val="en-US"/>
        </w:rPr>
        <w:t xml:space="preserve"> the Fit must be reevaluated by pressing the "DoFit"-Button.</w:t>
      </w:r>
    </w:p>
    <w:p w14:paraId="3687C24A" w14:textId="065FC83B" w:rsidR="0045632C" w:rsidRPr="006370ED" w:rsidRDefault="0045632C" w:rsidP="00AC65CB">
      <w:pPr>
        <w:pStyle w:val="berschrift1"/>
        <w:rPr>
          <w:lang w:val="en-US"/>
        </w:rPr>
      </w:pPr>
      <w:r w:rsidRPr="006370ED">
        <w:rPr>
          <w:lang w:val="en-US"/>
        </w:rPr>
        <w:t>Miscellaneous</w:t>
      </w:r>
    </w:p>
    <w:p w14:paraId="6A4087F5" w14:textId="2B2948BF" w:rsidR="00B10288" w:rsidRPr="006370ED" w:rsidRDefault="00B10288" w:rsidP="00B10288">
      <w:pPr>
        <w:pStyle w:val="berschrift2"/>
        <w:rPr>
          <w:lang w:val="en-US"/>
        </w:rPr>
      </w:pPr>
      <w:r w:rsidRPr="006370ED">
        <w:rPr>
          <w:lang w:val="en-US"/>
        </w:rPr>
        <w:t>Load new Data</w:t>
      </w:r>
    </w:p>
    <w:p w14:paraId="69D87FBB" w14:textId="3F461049" w:rsidR="00C51ECB" w:rsidRPr="006370ED" w:rsidRDefault="00C51ECB" w:rsidP="00C51ECB">
      <w:pPr>
        <w:rPr>
          <w:lang w:val="en-US"/>
        </w:rPr>
      </w:pPr>
      <w:r w:rsidRPr="006370ED">
        <w:rPr>
          <w:lang w:val="en-US"/>
        </w:rPr>
        <w:t>If the Data in the Variable</w:t>
      </w:r>
      <w:r w:rsidRPr="006370ED">
        <w:rPr>
          <w:i/>
          <w:lang w:val="en-US"/>
        </w:rPr>
        <w:t xml:space="preserve"> DataSelection</w:t>
      </w:r>
      <w:r w:rsidRPr="006370ED">
        <w:rPr>
          <w:lang w:val="en-US"/>
        </w:rPr>
        <w:t xml:space="preserve"> changes, it</w:t>
      </w:r>
      <w:r w:rsidRPr="006370ED">
        <w:rPr>
          <w:lang w:val="en-US"/>
        </w:rPr>
        <w:t>´</w:t>
      </w:r>
      <w:r w:rsidRPr="006370ED">
        <w:rPr>
          <w:lang w:val="en-US"/>
        </w:rPr>
        <w:t xml:space="preserve">s necessary to reimport the Data to </w:t>
      </w:r>
      <w:r w:rsidRPr="006370ED">
        <w:rPr>
          <w:i/>
          <w:iCs/>
          <w:lang w:val="en-US"/>
        </w:rPr>
        <w:t>polymer_elasticity</w:t>
      </w:r>
      <w:r w:rsidRPr="006370ED">
        <w:rPr>
          <w:lang w:val="en-US"/>
        </w:rPr>
        <w:t xml:space="preserve"> by pressing the Button called "Reimport DataSelection". Thereafter the new Graph will appear in the Figure. All Offsets, Fit ranges and Fit representations will be deleted.</w:t>
      </w:r>
    </w:p>
    <w:p w14:paraId="1053628E" w14:textId="7DEBA718" w:rsidR="00B10288" w:rsidRPr="006370ED" w:rsidRDefault="00B10288" w:rsidP="00B10288">
      <w:pPr>
        <w:pStyle w:val="berschrift2"/>
        <w:rPr>
          <w:lang w:val="en-US"/>
        </w:rPr>
      </w:pPr>
      <w:r w:rsidRPr="006370ED">
        <w:rPr>
          <w:lang w:val="en-US"/>
        </w:rPr>
        <w:t xml:space="preserve">Delete the </w:t>
      </w:r>
      <w:r w:rsidR="00C51ECB" w:rsidRPr="006370ED">
        <w:rPr>
          <w:lang w:val="en-US"/>
        </w:rPr>
        <w:t>Fit range</w:t>
      </w:r>
    </w:p>
    <w:p w14:paraId="5476371B" w14:textId="2ABD638B" w:rsidR="00C51ECB" w:rsidRPr="006370ED" w:rsidRDefault="00C51ECB" w:rsidP="00C51ECB">
      <w:pPr>
        <w:rPr>
          <w:lang w:val="en-US"/>
        </w:rPr>
      </w:pPr>
      <w:r w:rsidRPr="006370ED">
        <w:rPr>
          <w:lang w:val="en-US"/>
        </w:rPr>
        <w:t xml:space="preserve">To delete the actual </w:t>
      </w:r>
      <w:r w:rsidRPr="006370ED">
        <w:rPr>
          <w:lang w:val="en-US"/>
        </w:rPr>
        <w:t xml:space="preserve">Fit </w:t>
      </w:r>
      <w:r w:rsidR="006B1F80" w:rsidRPr="006370ED">
        <w:rPr>
          <w:lang w:val="en-US"/>
        </w:rPr>
        <w:t>Range,</w:t>
      </w:r>
      <w:r w:rsidRPr="006370ED">
        <w:rPr>
          <w:lang w:val="en-US"/>
        </w:rPr>
        <w:t xml:space="preserve"> press the Button "Delete </w:t>
      </w:r>
      <w:r w:rsidRPr="006370ED">
        <w:rPr>
          <w:lang w:val="en-US"/>
        </w:rPr>
        <w:t>Fit range</w:t>
      </w:r>
      <w:r w:rsidRPr="006370ED">
        <w:rPr>
          <w:lang w:val="en-US"/>
        </w:rPr>
        <w:t xml:space="preserve">". This will only delete the </w:t>
      </w:r>
      <w:r w:rsidRPr="006370ED">
        <w:rPr>
          <w:lang w:val="en-US"/>
        </w:rPr>
        <w:t>Fit Range</w:t>
      </w:r>
      <w:r w:rsidRPr="006370ED">
        <w:rPr>
          <w:lang w:val="en-US"/>
        </w:rPr>
        <w:t xml:space="preserve"> and the </w:t>
      </w:r>
      <w:r w:rsidRPr="006370ED">
        <w:rPr>
          <w:lang w:val="en-US"/>
        </w:rPr>
        <w:t>Fit Representation</w:t>
      </w:r>
      <w:r w:rsidRPr="006370ED">
        <w:rPr>
          <w:lang w:val="en-US"/>
        </w:rPr>
        <w:t>. All Offsets remain unchanged.</w:t>
      </w:r>
    </w:p>
    <w:p w14:paraId="1AD31174" w14:textId="10FFC2CB" w:rsidR="00B10288" w:rsidRPr="006370ED" w:rsidRDefault="00B10288" w:rsidP="00B10288">
      <w:pPr>
        <w:pStyle w:val="berschrift2"/>
        <w:rPr>
          <w:lang w:val="en-US"/>
        </w:rPr>
      </w:pPr>
      <w:r w:rsidRPr="006370ED">
        <w:rPr>
          <w:lang w:val="en-US"/>
        </w:rPr>
        <w:t>Save Figure Elements</w:t>
      </w:r>
    </w:p>
    <w:p w14:paraId="3EE09254" w14:textId="15833129" w:rsidR="006370ED" w:rsidRPr="006370ED" w:rsidRDefault="006370ED" w:rsidP="006370ED">
      <w:pPr>
        <w:rPr>
          <w:lang w:val="en-US"/>
        </w:rPr>
      </w:pPr>
      <w:r w:rsidRPr="006370ED">
        <w:rPr>
          <w:lang w:val="en-US"/>
        </w:rPr>
        <w:t>To get a "good looking" Version of the Elements in the Figure, right-click on the white Background of the Figure. in the Context Menu choose "Save Figure" and MATLABs Plot Tools will open.</w:t>
      </w:r>
    </w:p>
    <w:p w14:paraId="6A6C581D" w14:textId="4BF0ACDE" w:rsidR="0045632C" w:rsidRDefault="0045632C" w:rsidP="00AC65CB">
      <w:pPr>
        <w:pStyle w:val="berschrift1"/>
        <w:rPr>
          <w:lang w:val="en-US"/>
        </w:rPr>
      </w:pPr>
      <w:r w:rsidRPr="006370ED">
        <w:rPr>
          <w:lang w:val="en-US"/>
        </w:rPr>
        <w:t>Terminology</w:t>
      </w:r>
    </w:p>
    <w:p w14:paraId="7EC30056" w14:textId="77777777" w:rsidR="006370ED" w:rsidRPr="006370ED" w:rsidRDefault="006370ED" w:rsidP="006370ED">
      <w:pPr>
        <w:pStyle w:val="Listenabsatz"/>
        <w:numPr>
          <w:ilvl w:val="0"/>
          <w:numId w:val="24"/>
        </w:numPr>
        <w:rPr>
          <w:b/>
          <w:bCs/>
          <w:lang w:val="en-US"/>
        </w:rPr>
      </w:pPr>
      <w:r w:rsidRPr="006370ED">
        <w:rPr>
          <w:b/>
          <w:bCs/>
          <w:lang w:val="en-US"/>
        </w:rPr>
        <w:t>Ks Fit</w:t>
      </w:r>
    </w:p>
    <w:p w14:paraId="19F0EF96" w14:textId="4985703B" w:rsidR="006370ED" w:rsidRPr="006370ED" w:rsidRDefault="006370ED" w:rsidP="006370ED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Means the fitted Segment Elasticity of the investigated Molecule</w:t>
      </w:r>
    </w:p>
    <w:p w14:paraId="4B240936" w14:textId="77777777" w:rsidR="006370ED" w:rsidRPr="006370ED" w:rsidRDefault="006370ED" w:rsidP="006370ED">
      <w:pPr>
        <w:pStyle w:val="Listenabsatz"/>
        <w:numPr>
          <w:ilvl w:val="0"/>
          <w:numId w:val="24"/>
        </w:numPr>
        <w:rPr>
          <w:b/>
          <w:bCs/>
          <w:lang w:val="en-US"/>
        </w:rPr>
      </w:pPr>
      <w:r w:rsidRPr="006370ED">
        <w:rPr>
          <w:b/>
          <w:bCs/>
          <w:lang w:val="en-US"/>
        </w:rPr>
        <w:t>Lc Fit</w:t>
      </w:r>
    </w:p>
    <w:p w14:paraId="40822D8A" w14:textId="23E37830" w:rsidR="006370ED" w:rsidRPr="006370ED" w:rsidRDefault="006370ED" w:rsidP="006370ED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Means the fitted Contour Length of the investigated Molecule</w:t>
      </w:r>
    </w:p>
    <w:p w14:paraId="5D19E790" w14:textId="77777777" w:rsidR="006370ED" w:rsidRPr="006370ED" w:rsidRDefault="006370ED" w:rsidP="006370ED">
      <w:pPr>
        <w:pStyle w:val="Listenabsatz"/>
        <w:numPr>
          <w:ilvl w:val="0"/>
          <w:numId w:val="24"/>
        </w:numPr>
        <w:rPr>
          <w:b/>
          <w:lang w:val="en-US"/>
        </w:rPr>
      </w:pPr>
      <w:r w:rsidRPr="006370ED">
        <w:rPr>
          <w:b/>
          <w:lang w:val="en-US"/>
        </w:rPr>
        <w:t>lk Fit</w:t>
      </w:r>
    </w:p>
    <w:p w14:paraId="45D576C0" w14:textId="0A077008" w:rsidR="006370ED" w:rsidRPr="006370ED" w:rsidRDefault="006370ED" w:rsidP="006370ED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Means the fitted Kuhn Length of the investigated Molecule</w:t>
      </w:r>
    </w:p>
    <w:p w14:paraId="29396BC2" w14:textId="77777777" w:rsidR="006370ED" w:rsidRPr="006370ED" w:rsidRDefault="006370ED" w:rsidP="006370ED">
      <w:pPr>
        <w:pStyle w:val="Listenabsatz"/>
        <w:numPr>
          <w:ilvl w:val="0"/>
          <w:numId w:val="24"/>
        </w:numPr>
        <w:rPr>
          <w:b/>
          <w:lang w:val="en-US"/>
        </w:rPr>
      </w:pPr>
      <w:r w:rsidRPr="006370ED">
        <w:rPr>
          <w:b/>
          <w:lang w:val="en-US"/>
        </w:rPr>
        <w:lastRenderedPageBreak/>
        <w:t>Clamp Length</w:t>
      </w:r>
    </w:p>
    <w:p w14:paraId="1AE7BA4F" w14:textId="44868944" w:rsidR="006370ED" w:rsidRPr="006370ED" w:rsidRDefault="006370ED" w:rsidP="006370ED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"Lc Fit" + x-Offset; means the Position of the Clamp-Event in the Coordinate System</w:t>
      </w:r>
    </w:p>
    <w:p w14:paraId="46E33174" w14:textId="77777777" w:rsidR="006370ED" w:rsidRPr="006370ED" w:rsidRDefault="006370ED" w:rsidP="006370ED">
      <w:pPr>
        <w:pStyle w:val="Listenabsatz"/>
        <w:numPr>
          <w:ilvl w:val="0"/>
          <w:numId w:val="24"/>
        </w:numPr>
        <w:rPr>
          <w:b/>
          <w:lang w:val="en-US"/>
        </w:rPr>
      </w:pPr>
      <w:r w:rsidRPr="006370ED">
        <w:rPr>
          <w:b/>
          <w:lang w:val="en-US"/>
        </w:rPr>
        <w:t>Xl</w:t>
      </w:r>
    </w:p>
    <w:p w14:paraId="14ED174B" w14:textId="6217023D" w:rsidR="006370ED" w:rsidRPr="006370ED" w:rsidRDefault="006370ED" w:rsidP="006370ED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Left Border of the Fit Range in %</w:t>
      </w:r>
    </w:p>
    <w:p w14:paraId="66A35E27" w14:textId="77777777" w:rsidR="006370ED" w:rsidRPr="006370ED" w:rsidRDefault="006370ED" w:rsidP="006370ED">
      <w:pPr>
        <w:pStyle w:val="Listenabsatz"/>
        <w:numPr>
          <w:ilvl w:val="0"/>
          <w:numId w:val="24"/>
        </w:numPr>
        <w:rPr>
          <w:b/>
          <w:lang w:val="en-US"/>
        </w:rPr>
      </w:pPr>
      <w:r w:rsidRPr="006370ED">
        <w:rPr>
          <w:b/>
          <w:lang w:val="en-US"/>
        </w:rPr>
        <w:t>Xr</w:t>
      </w:r>
    </w:p>
    <w:p w14:paraId="245FEA11" w14:textId="34D93F54" w:rsidR="006370ED" w:rsidRPr="006370ED" w:rsidRDefault="006370ED" w:rsidP="006370ED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Right Border of the Fit Range in %</w:t>
      </w:r>
    </w:p>
    <w:p w14:paraId="0EA3573C" w14:textId="77777777" w:rsidR="006370ED" w:rsidRPr="006370ED" w:rsidRDefault="006370ED" w:rsidP="006370ED">
      <w:pPr>
        <w:pStyle w:val="Listenabsatz"/>
        <w:numPr>
          <w:ilvl w:val="0"/>
          <w:numId w:val="24"/>
        </w:numPr>
        <w:rPr>
          <w:b/>
          <w:lang w:val="en-US"/>
        </w:rPr>
      </w:pPr>
      <w:r w:rsidRPr="006370ED">
        <w:rPr>
          <w:b/>
          <w:lang w:val="en-US"/>
        </w:rPr>
        <w:t>Distance</w:t>
      </w:r>
    </w:p>
    <w:p w14:paraId="2B565018" w14:textId="31F3ABBB" w:rsidR="006370ED" w:rsidRPr="006370ED" w:rsidRDefault="006370ED" w:rsidP="006370ED">
      <w:pPr>
        <w:pStyle w:val="Listenabsatz"/>
        <w:numPr>
          <w:ilvl w:val="1"/>
          <w:numId w:val="20"/>
        </w:numPr>
        <w:rPr>
          <w:lang w:val="en-US"/>
        </w:rPr>
      </w:pPr>
      <w:r w:rsidRPr="006370ED">
        <w:rPr>
          <w:lang w:val="en-US"/>
        </w:rPr>
        <w:t>Distance between Xl and Xr in %</w:t>
      </w:r>
    </w:p>
    <w:p w14:paraId="6B248CD9" w14:textId="77777777" w:rsidR="006370ED" w:rsidRPr="006370ED" w:rsidRDefault="006370ED" w:rsidP="006370ED">
      <w:pPr>
        <w:rPr>
          <w:lang w:val="en-US"/>
        </w:rPr>
      </w:pPr>
    </w:p>
    <w:sdt>
      <w:sdtPr>
        <w:rPr>
          <w:rFonts w:asciiTheme="minorHAnsi" w:eastAsia="Times New Roman" w:hAnsi="Times New Roman" w:cs="Times New Roman"/>
          <w:color w:val="auto"/>
          <w:sz w:val="22"/>
          <w:szCs w:val="22"/>
          <w:lang w:val="en-US"/>
        </w:rPr>
        <w:tag w:val="CitaviBibliography"/>
        <w:id w:val="1636291993"/>
        <w:placeholder>
          <w:docPart w:val="DefaultPlaceholder_-1854013440"/>
        </w:placeholder>
      </w:sdtPr>
      <w:sdtEndPr/>
      <w:sdtContent>
        <w:p w14:paraId="6FA13003" w14:textId="63F7DA8A" w:rsidR="0095213E" w:rsidRPr="006370ED" w:rsidRDefault="0095213E" w:rsidP="0095213E">
          <w:pPr>
            <w:pStyle w:val="CitaviBibliographyHeading"/>
            <w:rPr>
              <w:lang w:val="en-US"/>
            </w:rPr>
          </w:pPr>
          <w:r w:rsidRPr="006370ED">
            <w:rPr>
              <w:lang w:val="en-US"/>
            </w:rPr>
            <w:fldChar w:fldCharType="begin"/>
          </w:r>
          <w:r w:rsidRPr="006370ED">
            <w:rPr>
              <w:lang w:val="en-US"/>
            </w:rPr>
            <w:instrText>ADDIN CitaviBibliography</w:instrText>
          </w:r>
          <w:r w:rsidRPr="006370ED">
            <w:rPr>
              <w:lang w:val="en-US"/>
            </w:rPr>
            <w:fldChar w:fldCharType="separate"/>
          </w:r>
          <w:r w:rsidRPr="006370ED">
            <w:rPr>
              <w:lang w:val="en-US"/>
            </w:rPr>
            <w:t>References</w:t>
          </w:r>
        </w:p>
        <w:p w14:paraId="15BBCE2A" w14:textId="77777777" w:rsidR="0095213E" w:rsidRPr="006370ED" w:rsidRDefault="0095213E" w:rsidP="0095213E">
          <w:pPr>
            <w:pStyle w:val="CitaviBibliographyEntry"/>
            <w:rPr>
              <w:lang w:val="en-US"/>
            </w:rPr>
          </w:pPr>
          <w:r w:rsidRPr="006370ED">
            <w:rPr>
              <w:lang w:val="en-US"/>
            </w:rPr>
            <w:t>[1]</w:t>
          </w:r>
          <w:r w:rsidRPr="006370ED">
            <w:rPr>
              <w:lang w:val="en-US"/>
            </w:rPr>
            <w:tab/>
          </w:r>
          <w:bookmarkStart w:id="7" w:name="_CTVL00154c62ff3effa457990511bb4b33aa614"/>
          <w:r w:rsidRPr="006370ED">
            <w:rPr>
              <w:lang w:val="en-US"/>
            </w:rPr>
            <w:t>A. Janshoff, M. Neitzert, Y. Oberd</w:t>
          </w:r>
          <w:r w:rsidRPr="006370ED">
            <w:rPr>
              <w:lang w:val="en-US"/>
            </w:rPr>
            <w:t>ö</w:t>
          </w:r>
          <w:r w:rsidRPr="006370ED">
            <w:rPr>
              <w:lang w:val="en-US"/>
            </w:rPr>
            <w:t xml:space="preserve">rfer, and H. Fuchs, </w:t>
          </w:r>
          <w:r w:rsidRPr="006370ED">
            <w:rPr>
              <w:lang w:val="en-US"/>
            </w:rPr>
            <w:t>“</w:t>
          </w:r>
          <w:r w:rsidRPr="006370ED">
            <w:rPr>
              <w:lang w:val="en-US"/>
            </w:rPr>
            <w:t>Kraftspektroskopie an molekularen Systemen: Einzelmolek</w:t>
          </w:r>
          <w:r w:rsidRPr="006370ED">
            <w:rPr>
              <w:lang w:val="en-US"/>
            </w:rPr>
            <w:t>ü</w:t>
          </w:r>
          <w:r w:rsidRPr="006370ED">
            <w:rPr>
              <w:lang w:val="en-US"/>
            </w:rPr>
            <w:t>lspektroskopie an Polymeren und Biomolek</w:t>
          </w:r>
          <w:r w:rsidRPr="006370ED">
            <w:rPr>
              <w:lang w:val="en-US"/>
            </w:rPr>
            <w:t>ü</w:t>
          </w:r>
          <w:r w:rsidRPr="006370ED">
            <w:rPr>
              <w:lang w:val="en-US"/>
            </w:rPr>
            <w:t>len,</w:t>
          </w:r>
          <w:r w:rsidRPr="006370ED">
            <w:rPr>
              <w:lang w:val="en-US"/>
            </w:rPr>
            <w:t>”</w:t>
          </w:r>
          <w:r w:rsidRPr="006370ED">
            <w:rPr>
              <w:lang w:val="en-US"/>
            </w:rPr>
            <w:t xml:space="preserve"> </w:t>
          </w:r>
          <w:bookmarkEnd w:id="7"/>
          <w:r w:rsidRPr="006370ED">
            <w:rPr>
              <w:i/>
              <w:lang w:val="en-US"/>
            </w:rPr>
            <w:t>Angewandte Chemie (International ed. in English)</w:t>
          </w:r>
          <w:r w:rsidRPr="006370ED">
            <w:rPr>
              <w:lang w:val="en-US"/>
            </w:rPr>
            <w:t>, no. 112, pp. 3346</w:t>
          </w:r>
          <w:r w:rsidRPr="006370ED">
            <w:rPr>
              <w:lang w:val="en-US"/>
            </w:rPr>
            <w:t>–</w:t>
          </w:r>
          <w:r w:rsidRPr="006370ED">
            <w:rPr>
              <w:lang w:val="en-US"/>
            </w:rPr>
            <w:t>3374, 2000.</w:t>
          </w:r>
        </w:p>
        <w:p w14:paraId="60E0EA76" w14:textId="77777777" w:rsidR="0095213E" w:rsidRPr="006370ED" w:rsidRDefault="0095213E" w:rsidP="0095213E">
          <w:pPr>
            <w:pStyle w:val="CitaviBibliographyEntry"/>
            <w:rPr>
              <w:lang w:val="en-US"/>
            </w:rPr>
          </w:pPr>
          <w:r w:rsidRPr="006370ED">
            <w:rPr>
              <w:lang w:val="en-US"/>
            </w:rPr>
            <w:t>[2]</w:t>
          </w:r>
          <w:r w:rsidRPr="006370ED">
            <w:rPr>
              <w:lang w:val="en-US"/>
            </w:rPr>
            <w:tab/>
          </w:r>
          <w:bookmarkStart w:id="8" w:name="_CTVL0019c395e84834945fb9bb001c7b9eab2c4"/>
          <w:r w:rsidRPr="006370ED">
            <w:rPr>
              <w:lang w:val="en-US"/>
            </w:rPr>
            <w:t xml:space="preserve">M. I. Giannotti and G. J. Vancso, </w:t>
          </w:r>
          <w:r w:rsidRPr="006370ED">
            <w:rPr>
              <w:lang w:val="en-US"/>
            </w:rPr>
            <w:t>“</w:t>
          </w:r>
          <w:r w:rsidRPr="006370ED">
            <w:rPr>
              <w:lang w:val="en-US"/>
            </w:rPr>
            <w:t>Interrogation of single synthetic polymer chains and polysaccharides by AFM-based force spectroscopy,</w:t>
          </w:r>
          <w:r w:rsidRPr="006370ED">
            <w:rPr>
              <w:lang w:val="en-US"/>
            </w:rPr>
            <w:t>”</w:t>
          </w:r>
          <w:r w:rsidRPr="006370ED">
            <w:rPr>
              <w:lang w:val="en-US"/>
            </w:rPr>
            <w:t xml:space="preserve"> (eng), </w:t>
          </w:r>
          <w:bookmarkEnd w:id="8"/>
          <w:r w:rsidRPr="006370ED">
            <w:rPr>
              <w:i/>
              <w:lang w:val="en-US"/>
            </w:rPr>
            <w:t>Chemphyschem : a European journal of chemical physics and physical chemistry</w:t>
          </w:r>
          <w:r w:rsidRPr="006370ED">
            <w:rPr>
              <w:lang w:val="en-US"/>
            </w:rPr>
            <w:t>, vol. 8, no. 16, pp. 2290</w:t>
          </w:r>
          <w:r w:rsidRPr="006370ED">
            <w:rPr>
              <w:lang w:val="en-US"/>
            </w:rPr>
            <w:t>–</w:t>
          </w:r>
          <w:r w:rsidRPr="006370ED">
            <w:rPr>
              <w:lang w:val="en-US"/>
            </w:rPr>
            <w:t>2307, 2007.</w:t>
          </w:r>
          <w:r w:rsidRPr="006370ED">
            <w:rPr>
              <w:lang w:val="en-US"/>
            </w:rPr>
            <w:fldChar w:fldCharType="end"/>
          </w:r>
        </w:p>
      </w:sdtContent>
    </w:sdt>
    <w:p w14:paraId="2F8F9C77" w14:textId="77777777" w:rsidR="0095213E" w:rsidRPr="006370ED" w:rsidRDefault="0095213E" w:rsidP="0095213E">
      <w:pPr>
        <w:rPr>
          <w:lang w:val="en-US"/>
        </w:rPr>
      </w:pPr>
    </w:p>
    <w:sectPr w:rsidR="0095213E" w:rsidRPr="006370ED" w:rsidSect="0019274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32555A"/>
    <w:multiLevelType w:val="hybridMultilevel"/>
    <w:tmpl w:val="2788DF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DD26B7"/>
    <w:multiLevelType w:val="hybridMultilevel"/>
    <w:tmpl w:val="D9368B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421C50"/>
    <w:multiLevelType w:val="multilevel"/>
    <w:tmpl w:val="C8BC82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DA44630"/>
    <w:multiLevelType w:val="hybridMultilevel"/>
    <w:tmpl w:val="8B90A1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9205F7"/>
    <w:multiLevelType w:val="multilevel"/>
    <w:tmpl w:val="E550D7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0CA27C4"/>
    <w:multiLevelType w:val="hybridMultilevel"/>
    <w:tmpl w:val="59045C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8D8259A">
      <w:numFmt w:val="bullet"/>
      <w:lvlText w:val="-"/>
      <w:lvlJc w:val="left"/>
      <w:pPr>
        <w:ind w:left="1440" w:hanging="360"/>
      </w:pPr>
      <w:rPr>
        <w:rFonts w:ascii="Calibri" w:eastAsia="Times New Roman" w:hAnsi="Calibri" w:cs="Calibr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A596346"/>
    <w:multiLevelType w:val="hybridMultilevel"/>
    <w:tmpl w:val="56E28F7A"/>
    <w:lvl w:ilvl="0" w:tplc="E646B63C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9634C4"/>
    <w:multiLevelType w:val="multilevel"/>
    <w:tmpl w:val="28908E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C3C1A7B"/>
    <w:multiLevelType w:val="hybridMultilevel"/>
    <w:tmpl w:val="17B01E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6D04EDA"/>
    <w:multiLevelType w:val="hybridMultilevel"/>
    <w:tmpl w:val="9828A2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7A140F9"/>
    <w:multiLevelType w:val="hybridMultilevel"/>
    <w:tmpl w:val="A19C75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F233E08"/>
    <w:multiLevelType w:val="hybridMultilevel"/>
    <w:tmpl w:val="CC9626F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41F6B1D"/>
    <w:multiLevelType w:val="hybridMultilevel"/>
    <w:tmpl w:val="211803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66B7C78"/>
    <w:multiLevelType w:val="hybridMultilevel"/>
    <w:tmpl w:val="2A36E3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CA67C7A">
      <w:start w:val="1"/>
      <w:numFmt w:val="lowerLetter"/>
      <w:lvlText w:val="%2."/>
      <w:lvlJc w:val="left"/>
      <w:pPr>
        <w:ind w:left="1440" w:hanging="360"/>
      </w:pPr>
      <w:rPr>
        <w:lang w:val="en-US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931081A"/>
    <w:multiLevelType w:val="multilevel"/>
    <w:tmpl w:val="066A88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B6755B7"/>
    <w:multiLevelType w:val="hybridMultilevel"/>
    <w:tmpl w:val="D1CE44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5EB40CF"/>
    <w:multiLevelType w:val="hybridMultilevel"/>
    <w:tmpl w:val="9B0240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D6222A5"/>
    <w:multiLevelType w:val="hybridMultilevel"/>
    <w:tmpl w:val="11F89C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DD71EB0"/>
    <w:multiLevelType w:val="hybridMultilevel"/>
    <w:tmpl w:val="0630BA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09137E5"/>
    <w:multiLevelType w:val="hybridMultilevel"/>
    <w:tmpl w:val="09D21F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2F20725"/>
    <w:multiLevelType w:val="hybridMultilevel"/>
    <w:tmpl w:val="BE4E4336"/>
    <w:lvl w:ilvl="0" w:tplc="E646B63C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3392631"/>
    <w:multiLevelType w:val="hybridMultilevel"/>
    <w:tmpl w:val="BAFA967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76684E47"/>
    <w:multiLevelType w:val="hybridMultilevel"/>
    <w:tmpl w:val="5DAAC1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71B2A90"/>
    <w:multiLevelType w:val="hybridMultilevel"/>
    <w:tmpl w:val="04A217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8E713F0"/>
    <w:multiLevelType w:val="hybridMultilevel"/>
    <w:tmpl w:val="3D9E561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7"/>
  </w:num>
  <w:num w:numId="2">
    <w:abstractNumId w:val="20"/>
  </w:num>
  <w:num w:numId="3">
    <w:abstractNumId w:val="22"/>
  </w:num>
  <w:num w:numId="4">
    <w:abstractNumId w:val="11"/>
  </w:num>
  <w:num w:numId="5">
    <w:abstractNumId w:val="3"/>
  </w:num>
  <w:num w:numId="6">
    <w:abstractNumId w:val="13"/>
  </w:num>
  <w:num w:numId="7">
    <w:abstractNumId w:val="19"/>
  </w:num>
  <w:num w:numId="8">
    <w:abstractNumId w:val="9"/>
  </w:num>
  <w:num w:numId="9">
    <w:abstractNumId w:val="6"/>
  </w:num>
  <w:num w:numId="10">
    <w:abstractNumId w:val="15"/>
  </w:num>
  <w:num w:numId="11">
    <w:abstractNumId w:val="0"/>
  </w:num>
  <w:num w:numId="12">
    <w:abstractNumId w:val="1"/>
  </w:num>
  <w:num w:numId="13">
    <w:abstractNumId w:val="4"/>
  </w:num>
  <w:num w:numId="14">
    <w:abstractNumId w:val="16"/>
  </w:num>
  <w:num w:numId="15">
    <w:abstractNumId w:val="14"/>
  </w:num>
  <w:num w:numId="16">
    <w:abstractNumId w:val="2"/>
  </w:num>
  <w:num w:numId="17">
    <w:abstractNumId w:val="18"/>
  </w:num>
  <w:num w:numId="18">
    <w:abstractNumId w:val="7"/>
  </w:num>
  <w:num w:numId="19">
    <w:abstractNumId w:val="8"/>
  </w:num>
  <w:num w:numId="20">
    <w:abstractNumId w:val="5"/>
  </w:num>
  <w:num w:numId="21">
    <w:abstractNumId w:val="12"/>
  </w:num>
  <w:num w:numId="22">
    <w:abstractNumId w:val="24"/>
  </w:num>
  <w:num w:numId="23">
    <w:abstractNumId w:val="21"/>
  </w:num>
  <w:num w:numId="24">
    <w:abstractNumId w:val="23"/>
  </w:num>
  <w:num w:numId="2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1CD4"/>
    <w:rsid w:val="00011D0F"/>
    <w:rsid w:val="000B1F08"/>
    <w:rsid w:val="000D2327"/>
    <w:rsid w:val="0013205C"/>
    <w:rsid w:val="00192747"/>
    <w:rsid w:val="001E6702"/>
    <w:rsid w:val="0020468F"/>
    <w:rsid w:val="002410E1"/>
    <w:rsid w:val="00274540"/>
    <w:rsid w:val="002C37C7"/>
    <w:rsid w:val="002D60D9"/>
    <w:rsid w:val="003168A8"/>
    <w:rsid w:val="003413DD"/>
    <w:rsid w:val="003534C7"/>
    <w:rsid w:val="003A1CD4"/>
    <w:rsid w:val="0045632C"/>
    <w:rsid w:val="004C0A14"/>
    <w:rsid w:val="0052399D"/>
    <w:rsid w:val="00551176"/>
    <w:rsid w:val="006370ED"/>
    <w:rsid w:val="006B1F80"/>
    <w:rsid w:val="006E5920"/>
    <w:rsid w:val="00774616"/>
    <w:rsid w:val="00792131"/>
    <w:rsid w:val="007B202F"/>
    <w:rsid w:val="007B338A"/>
    <w:rsid w:val="007C0802"/>
    <w:rsid w:val="00813D2D"/>
    <w:rsid w:val="008C003B"/>
    <w:rsid w:val="008D2215"/>
    <w:rsid w:val="0090326B"/>
    <w:rsid w:val="009300AD"/>
    <w:rsid w:val="00944E68"/>
    <w:rsid w:val="0095213E"/>
    <w:rsid w:val="009C60E1"/>
    <w:rsid w:val="009D7C21"/>
    <w:rsid w:val="00A05B46"/>
    <w:rsid w:val="00A34BAA"/>
    <w:rsid w:val="00AC65CB"/>
    <w:rsid w:val="00AF0A3C"/>
    <w:rsid w:val="00B10288"/>
    <w:rsid w:val="00B26D32"/>
    <w:rsid w:val="00B31F6D"/>
    <w:rsid w:val="00B46B9B"/>
    <w:rsid w:val="00C51ECB"/>
    <w:rsid w:val="00C73316"/>
    <w:rsid w:val="00DB5B92"/>
    <w:rsid w:val="00DF6662"/>
    <w:rsid w:val="00E11F7F"/>
    <w:rsid w:val="00EB7576"/>
    <w:rsid w:val="00EC7BFE"/>
    <w:rsid w:val="00EE1C61"/>
    <w:rsid w:val="00FA257F"/>
    <w:rsid w:val="00FF5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2B1E13"/>
  <w15:chartTrackingRefBased/>
  <w15:docId w15:val="{DB93515E-9D2F-4D69-A7B6-E868B5685F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EB757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11F7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E11F7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11F7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5213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5213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5213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5213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5213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anuskirpt">
    <w:name w:val="Manuskirpt"/>
    <w:basedOn w:val="Standard"/>
    <w:link w:val="ManuskirptZchn"/>
    <w:qFormat/>
    <w:rsid w:val="00011D0F"/>
    <w:pPr>
      <w:spacing w:before="120" w:after="120" w:line="480" w:lineRule="auto"/>
    </w:pPr>
    <w:rPr>
      <w:rFonts w:ascii="Arial" w:hAnsi="Arial"/>
    </w:rPr>
  </w:style>
  <w:style w:type="character" w:customStyle="1" w:styleId="ManuskirptZchn">
    <w:name w:val="Manuskirpt Zchn"/>
    <w:basedOn w:val="Absatz-Standardschriftart"/>
    <w:link w:val="Manuskirpt"/>
    <w:rsid w:val="00011D0F"/>
    <w:rPr>
      <w:rFonts w:ascii="Arial" w:hAnsi="Arial"/>
      <w:lang w:val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E11F7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11F7F"/>
    <w:rPr>
      <w:rFonts w:asciiTheme="majorHAnsi" w:eastAsiaTheme="majorEastAsia" w:hAnsiTheme="majorHAnsi" w:cstheme="majorBidi"/>
      <w:spacing w:val="-10"/>
      <w:kern w:val="28"/>
      <w:sz w:val="56"/>
      <w:szCs w:val="56"/>
      <w:lang w:val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B757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E11F7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E11F7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11F7F"/>
    <w:rPr>
      <w:rFonts w:asciiTheme="majorHAnsi" w:eastAsiaTheme="majorEastAsia" w:hAnsiTheme="majorHAnsi" w:cstheme="majorBidi"/>
      <w:i/>
      <w:iCs/>
      <w:color w:val="2E74B5" w:themeColor="accent1" w:themeShade="BF"/>
      <w:lang w:val="de-D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551176"/>
    <w:pPr>
      <w:outlineLvl w:val="9"/>
    </w:pPr>
    <w:rPr>
      <w:lang w:val="en-US"/>
    </w:rPr>
  </w:style>
  <w:style w:type="paragraph" w:styleId="Verzeichnis1">
    <w:name w:val="toc 1"/>
    <w:basedOn w:val="Standard"/>
    <w:next w:val="Standard"/>
    <w:autoRedefine/>
    <w:uiPriority w:val="39"/>
    <w:unhideWhenUsed/>
    <w:rsid w:val="00551176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551176"/>
    <w:rPr>
      <w:color w:val="0563C1" w:themeColor="hyperlink"/>
      <w:u w:val="single"/>
    </w:rPr>
  </w:style>
  <w:style w:type="paragraph" w:styleId="Listenabsatz">
    <w:name w:val="List Paragraph"/>
    <w:basedOn w:val="Standard"/>
    <w:uiPriority w:val="34"/>
    <w:qFormat/>
    <w:rsid w:val="0052399D"/>
    <w:pPr>
      <w:ind w:left="720"/>
      <w:contextualSpacing/>
    </w:pPr>
  </w:style>
  <w:style w:type="paragraph" w:styleId="Verzeichnis2">
    <w:name w:val="toc 2"/>
    <w:basedOn w:val="Standard"/>
    <w:next w:val="Standard"/>
    <w:autoRedefine/>
    <w:uiPriority w:val="39"/>
    <w:unhideWhenUsed/>
    <w:rsid w:val="003534C7"/>
    <w:pPr>
      <w:spacing w:after="100"/>
      <w:ind w:left="220"/>
    </w:pPr>
  </w:style>
  <w:style w:type="character" w:styleId="Platzhaltertext">
    <w:name w:val="Placeholder Text"/>
    <w:basedOn w:val="Absatz-Standardschriftart"/>
    <w:uiPriority w:val="99"/>
    <w:semiHidden/>
    <w:rsid w:val="00792131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95213E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5213E"/>
    <w:rPr>
      <w:lang w:val="de-DE"/>
    </w:rPr>
  </w:style>
  <w:style w:type="paragraph" w:customStyle="1" w:styleId="CitaviBibliographyHeading">
    <w:name w:val="Citavi Bibliography Heading"/>
    <w:basedOn w:val="berschrift1"/>
    <w:link w:val="CitaviBibliographyHeadingZchn"/>
    <w:rsid w:val="0095213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5213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95213E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95213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95213E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95213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95213E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95213E"/>
    <w:rPr>
      <w:rFonts w:asciiTheme="majorHAnsi" w:eastAsiaTheme="majorEastAsia" w:hAnsiTheme="majorHAnsi" w:cstheme="majorBidi"/>
      <w:i/>
      <w:iCs/>
      <w:color w:val="2E74B5" w:themeColor="accent1" w:themeShade="BF"/>
      <w:lang w:val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95213E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95213E"/>
    <w:rPr>
      <w:rFonts w:asciiTheme="majorHAnsi" w:eastAsiaTheme="majorEastAsia" w:hAnsiTheme="majorHAnsi" w:cstheme="majorBidi"/>
      <w:color w:val="2E74B5" w:themeColor="accent1" w:themeShade="BF"/>
      <w:lang w:val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5213E"/>
    <w:rPr>
      <w:rFonts w:asciiTheme="majorHAnsi" w:eastAsiaTheme="majorEastAsia" w:hAnsiTheme="majorHAnsi" w:cstheme="majorBidi"/>
      <w:color w:val="2E74B5" w:themeColor="accent1" w:themeShade="BF"/>
      <w:lang w:val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95213E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95213E"/>
    <w:rPr>
      <w:rFonts w:asciiTheme="majorHAnsi" w:eastAsiaTheme="majorEastAsia" w:hAnsiTheme="majorHAnsi" w:cstheme="majorBidi"/>
      <w:color w:val="1F4D78" w:themeColor="accent1" w:themeShade="7F"/>
      <w:lang w:val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5213E"/>
    <w:rPr>
      <w:rFonts w:asciiTheme="majorHAnsi" w:eastAsiaTheme="majorEastAsia" w:hAnsiTheme="majorHAnsi" w:cstheme="majorBidi"/>
      <w:color w:val="1F4D78" w:themeColor="accent1" w:themeShade="7F"/>
      <w:lang w:val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95213E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95213E"/>
    <w:rPr>
      <w:rFonts w:asciiTheme="majorHAnsi" w:eastAsiaTheme="majorEastAsia" w:hAnsiTheme="majorHAnsi" w:cstheme="majorBidi"/>
      <w:i/>
      <w:iCs/>
      <w:color w:val="1F4D78" w:themeColor="accent1" w:themeShade="7F"/>
      <w:lang w:val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5213E"/>
    <w:rPr>
      <w:rFonts w:asciiTheme="majorHAnsi" w:eastAsiaTheme="majorEastAsia" w:hAnsiTheme="majorHAnsi" w:cstheme="majorBidi"/>
      <w:i/>
      <w:iCs/>
      <w:color w:val="1F4D78" w:themeColor="accent1" w:themeShade="7F"/>
      <w:lang w:val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95213E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95213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5213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95213E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95213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5213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character" w:styleId="HTMLCode">
    <w:name w:val="HTML Code"/>
    <w:basedOn w:val="Absatz-Standardschriftart"/>
    <w:uiPriority w:val="99"/>
    <w:semiHidden/>
    <w:unhideWhenUsed/>
    <w:rsid w:val="009C60E1"/>
    <w:rPr>
      <w:rFonts w:ascii="Courier New" w:eastAsia="Times New Roman" w:hAnsi="Courier New" w:cs="Courier New"/>
      <w:sz w:val="20"/>
      <w:szCs w:val="20"/>
    </w:rPr>
  </w:style>
  <w:style w:type="paragraph" w:styleId="StandardWeb">
    <w:name w:val="Normal (Web)"/>
    <w:basedOn w:val="Standard"/>
    <w:uiPriority w:val="99"/>
    <w:semiHidden/>
    <w:unhideWhenUsed/>
    <w:rsid w:val="009300AD"/>
    <w:pPr>
      <w:spacing w:before="100" w:beforeAutospacing="1" w:after="100" w:afterAutospacing="1" w:line="240" w:lineRule="auto"/>
    </w:pPr>
    <w:rPr>
      <w:rFonts w:ascii="Times New Roman"/>
      <w:sz w:val="24"/>
      <w:szCs w:val="24"/>
      <w:lang w:val="en-US"/>
    </w:rPr>
  </w:style>
  <w:style w:type="paragraph" w:styleId="KeinLeerraum">
    <w:name w:val="No Spacing"/>
    <w:uiPriority w:val="1"/>
    <w:qFormat/>
    <w:rsid w:val="008C003B"/>
    <w:pPr>
      <w:spacing w:after="0" w:line="240" w:lineRule="auto"/>
    </w:pPr>
    <w:rPr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680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1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62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19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34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1628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1661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77854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0242378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60557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368799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97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9094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3235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89643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735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24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7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69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49E4FF0-E1A4-4AAD-866D-FC618244B9D3}"/>
      </w:docPartPr>
      <w:docPartBody>
        <w:p w:rsidR="00220620" w:rsidRDefault="00C8339A">
          <w:r w:rsidRPr="001F5AE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comments="0" w:insDel="0" w:formatting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339A"/>
    <w:rsid w:val="00090E13"/>
    <w:rsid w:val="00092D16"/>
    <w:rsid w:val="00112AEC"/>
    <w:rsid w:val="00220620"/>
    <w:rsid w:val="00360667"/>
    <w:rsid w:val="00742D1A"/>
    <w:rsid w:val="00C8339A"/>
    <w:rsid w:val="00D05D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05D99"/>
    <w:rPr>
      <w:color w:val="808080"/>
    </w:rPr>
  </w:style>
  <w:style w:type="paragraph" w:customStyle="1" w:styleId="95AA8861EA4B45BB84DC0D3EEB827D05">
    <w:name w:val="95AA8861EA4B45BB84DC0D3EEB827D05"/>
    <w:rsid w:val="00C8339A"/>
  </w:style>
  <w:style w:type="paragraph" w:customStyle="1" w:styleId="718AC71C311D4A9CBA98713BDCDA61C2">
    <w:name w:val="718AC71C311D4A9CBA98713BDCDA61C2"/>
    <w:rsid w:val="00C8339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sche Referenz" Version="1987"/>
</file>

<file path=customXml/itemProps1.xml><?xml version="1.0" encoding="utf-8"?>
<ds:datastoreItem xmlns:ds="http://schemas.openxmlformats.org/officeDocument/2006/customXml" ds:itemID="{8C0C0D45-54A8-4EAF-8FDE-C513B4F275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488</Words>
  <Characters>14184</Characters>
  <Application>Microsoft Office Word</Application>
  <DocSecurity>0</DocSecurity>
  <Lines>118</Lines>
  <Paragraphs>3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n Blaser</dc:creator>
  <cp:keywords/>
  <dc:description/>
  <cp:lastModifiedBy>Julian Blaser</cp:lastModifiedBy>
  <cp:revision>24</cp:revision>
  <cp:lastPrinted>2019-06-24T13:30:00Z</cp:lastPrinted>
  <dcterms:created xsi:type="dcterms:W3CDTF">2019-06-24T10:48:00Z</dcterms:created>
  <dcterms:modified xsi:type="dcterms:W3CDTF">2019-07-15T0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asterarbeit</vt:lpwstr>
  </property>
  <property fmtid="{D5CDD505-2E9C-101B-9397-08002B2CF9AE}" pid="3" name="CitaviDocumentProperty_0">
    <vt:lpwstr>6448b8d9-c002-414c-ae00-a53f35306f43</vt:lpwstr>
  </property>
  <property fmtid="{D5CDD505-2E9C-101B-9397-08002B2CF9AE}" pid="4" name="CitaviDocumentProperty_1">
    <vt:lpwstr>6.3.0.0</vt:lpwstr>
  </property>
  <property fmtid="{D5CDD505-2E9C-101B-9397-08002B2CF9AE}" pid="5" name="CitaviDocumentProperty_8">
    <vt:lpwstr>CloudProjectKey=q6npz2io6tr7hq3n1vpsl77r512nnqicmbtglq; ProjectName=Masterarbeit</vt:lpwstr>
  </property>
</Properties>
</file>